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8298C" w:rsidRPr="001D5289" w:rsidRDefault="00A8298C" w:rsidP="007C6A21">
      <w:pPr>
        <w:adjustRightInd w:val="0"/>
        <w:snapToGrid w:val="0"/>
        <w:spacing w:after="0" w:line="360" w:lineRule="auto"/>
        <w:rPr>
          <w:rFonts w:ascii="Book Antiqua" w:hAnsi="Book Antiqua" w:cs="宋体"/>
          <w:b/>
          <w:color w:val="000000" w:themeColor="text1"/>
          <w:sz w:val="24"/>
          <w:szCs w:val="24"/>
        </w:rPr>
      </w:pPr>
      <w:r w:rsidRPr="001D5289">
        <w:rPr>
          <w:rFonts w:ascii="Book Antiqua" w:hAnsi="Book Antiqua" w:cs="宋体"/>
          <w:b/>
          <w:color w:val="000000" w:themeColor="text1"/>
          <w:sz w:val="24"/>
          <w:szCs w:val="24"/>
        </w:rPr>
        <w:t>Name</w:t>
      </w:r>
      <w:r w:rsidRPr="001D5289">
        <w:rPr>
          <w:rFonts w:ascii="Book Antiqua" w:hAnsi="Book Antiqua" w:cs="宋体" w:hint="eastAsia"/>
          <w:b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宋体"/>
          <w:b/>
          <w:color w:val="000000" w:themeColor="text1"/>
          <w:sz w:val="24"/>
          <w:szCs w:val="24"/>
        </w:rPr>
        <w:t>of</w:t>
      </w:r>
      <w:r w:rsidRPr="001D5289">
        <w:rPr>
          <w:rFonts w:ascii="Book Antiqua" w:hAnsi="Book Antiqua" w:cs="宋体" w:hint="eastAsia"/>
          <w:b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宋体"/>
          <w:b/>
          <w:color w:val="000000" w:themeColor="text1"/>
          <w:sz w:val="24"/>
          <w:szCs w:val="24"/>
        </w:rPr>
        <w:t>Journal:</w:t>
      </w:r>
      <w:r w:rsidRPr="001D5289">
        <w:rPr>
          <w:rFonts w:ascii="Book Antiqua" w:hAnsi="Book Antiqua" w:cs="宋体" w:hint="eastAsia"/>
          <w:b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宋体"/>
          <w:b/>
          <w:color w:val="000000" w:themeColor="text1"/>
          <w:sz w:val="24"/>
          <w:szCs w:val="24"/>
        </w:rPr>
        <w:t xml:space="preserve">World Journal of </w:t>
      </w:r>
      <w:proofErr w:type="spellStart"/>
      <w:r w:rsidR="00230433" w:rsidRPr="00230433">
        <w:rPr>
          <w:rFonts w:ascii="Book Antiqua" w:hAnsi="Book Antiqua" w:cs="宋体"/>
          <w:b/>
          <w:color w:val="000000" w:themeColor="text1"/>
          <w:sz w:val="24"/>
          <w:szCs w:val="24"/>
        </w:rPr>
        <w:t>Hepatology</w:t>
      </w:r>
      <w:proofErr w:type="spellEnd"/>
    </w:p>
    <w:p w:rsidR="00A8298C" w:rsidRPr="001D5289" w:rsidRDefault="00A8298C" w:rsidP="007C6A21">
      <w:pPr>
        <w:adjustRightInd w:val="0"/>
        <w:snapToGrid w:val="0"/>
        <w:spacing w:after="0" w:line="360" w:lineRule="auto"/>
        <w:rPr>
          <w:rFonts w:ascii="Book Antiqua" w:hAnsi="Book Antiqua" w:cs="宋体"/>
          <w:b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宋体"/>
          <w:b/>
          <w:color w:val="000000" w:themeColor="text1"/>
          <w:sz w:val="24"/>
          <w:szCs w:val="24"/>
        </w:rPr>
        <w:t>ESPS</w:t>
      </w:r>
      <w:r w:rsidRPr="001D5289">
        <w:rPr>
          <w:rFonts w:ascii="Book Antiqua" w:hAnsi="Book Antiqua" w:cs="宋体" w:hint="eastAsia"/>
          <w:b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宋体"/>
          <w:b/>
          <w:color w:val="000000" w:themeColor="text1"/>
          <w:sz w:val="24"/>
          <w:szCs w:val="24"/>
        </w:rPr>
        <w:t>Manuscript</w:t>
      </w:r>
      <w:r w:rsidRPr="001D5289">
        <w:rPr>
          <w:rFonts w:ascii="Book Antiqua" w:hAnsi="Book Antiqua" w:cs="宋体" w:hint="eastAsia"/>
          <w:b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宋体"/>
          <w:b/>
          <w:color w:val="000000" w:themeColor="text1"/>
          <w:sz w:val="24"/>
          <w:szCs w:val="24"/>
        </w:rPr>
        <w:t>NO:</w:t>
      </w:r>
      <w:r w:rsidRPr="001D5289">
        <w:rPr>
          <w:rFonts w:ascii="Book Antiqua" w:hAnsi="Book Antiqua" w:cs="宋体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1D5289"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  <w:lang w:eastAsia="zh-CN"/>
        </w:rPr>
        <w:t>17959</w:t>
      </w:r>
    </w:p>
    <w:p w:rsidR="00A8298C" w:rsidRPr="001D5289" w:rsidRDefault="00A8298C" w:rsidP="007C6A21">
      <w:pPr>
        <w:adjustRightInd w:val="0"/>
        <w:snapToGrid w:val="0"/>
        <w:spacing w:after="0" w:line="360" w:lineRule="auto"/>
        <w:rPr>
          <w:rFonts w:ascii="Book Antiqua" w:hAnsi="Book Antiqua" w:cs="宋体"/>
          <w:b/>
          <w:caps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宋体"/>
          <w:b/>
          <w:color w:val="000000" w:themeColor="text1"/>
          <w:sz w:val="24"/>
          <w:szCs w:val="24"/>
        </w:rPr>
        <w:t>Manuscript</w:t>
      </w:r>
      <w:r w:rsidRPr="001D5289">
        <w:rPr>
          <w:rFonts w:ascii="Book Antiqua" w:hAnsi="Book Antiqua" w:cs="宋体" w:hint="eastAsia"/>
          <w:b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宋体"/>
          <w:b/>
          <w:color w:val="000000" w:themeColor="text1"/>
          <w:sz w:val="24"/>
          <w:szCs w:val="24"/>
        </w:rPr>
        <w:t>Type:</w:t>
      </w:r>
      <w:r w:rsidRPr="001D5289">
        <w:rPr>
          <w:rFonts w:ascii="Book Antiqua" w:hAnsi="Book Antiqua" w:cs="宋体" w:hint="eastAsia"/>
          <w:b/>
          <w:caps/>
          <w:color w:val="000000" w:themeColor="text1"/>
          <w:sz w:val="24"/>
          <w:szCs w:val="24"/>
          <w:lang w:eastAsia="zh-CN"/>
        </w:rPr>
        <w:t xml:space="preserve"> </w:t>
      </w:r>
      <w:r w:rsidRPr="001D5289">
        <w:rPr>
          <w:rFonts w:ascii="Book Antiqua" w:hAnsi="Book Antiqua" w:cs="Arial"/>
          <w:b/>
          <w:caps/>
          <w:color w:val="000000" w:themeColor="text1"/>
          <w:sz w:val="24"/>
          <w:szCs w:val="24"/>
          <w:shd w:val="clear" w:color="auto" w:fill="FFFFFF"/>
        </w:rPr>
        <w:t>Topic Highlight</w:t>
      </w:r>
    </w:p>
    <w:p w:rsidR="00525B12" w:rsidRPr="001D5289" w:rsidRDefault="00525B12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:rsidR="009F5A38" w:rsidRPr="001D5289" w:rsidRDefault="009F5A38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  <w:t>2015 Advances in Hepatocellular Carcinoma</w:t>
      </w:r>
    </w:p>
    <w:p w:rsidR="009F5A38" w:rsidRPr="001D5289" w:rsidRDefault="009F5A38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:rsidR="006C4A07" w:rsidRPr="001D5289" w:rsidRDefault="00A8298C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Immunology of hepatocellular carcinoma</w:t>
      </w:r>
    </w:p>
    <w:p w:rsidR="00525B12" w:rsidRPr="001D5289" w:rsidRDefault="00525B12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:rsidR="00525B12" w:rsidRPr="001D5289" w:rsidRDefault="009F5A38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ahoma"/>
          <w:color w:val="000000" w:themeColor="text1"/>
          <w:sz w:val="24"/>
          <w:szCs w:val="24"/>
        </w:rPr>
      </w:pP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Sachdeva</w:t>
      </w:r>
      <w:proofErr w:type="spellEnd"/>
      <w:r w:rsidRPr="001D5289">
        <w:rPr>
          <w:rFonts w:ascii="Book Antiqua" w:hAnsi="Book Antiqua" w:cs="Tahoma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ahoma" w:hint="eastAsia"/>
          <w:color w:val="000000" w:themeColor="text1"/>
          <w:sz w:val="24"/>
          <w:szCs w:val="24"/>
          <w:lang w:eastAsia="zh-CN"/>
        </w:rPr>
        <w:t xml:space="preserve">M </w:t>
      </w:r>
      <w:r w:rsidRPr="001D5289">
        <w:rPr>
          <w:rFonts w:ascii="Book Antiqua" w:hAnsi="Book Antiqua" w:cs="Tahoma" w:hint="eastAsia"/>
          <w:i/>
          <w:color w:val="000000" w:themeColor="text1"/>
          <w:sz w:val="24"/>
          <w:szCs w:val="24"/>
          <w:lang w:eastAsia="zh-CN"/>
        </w:rPr>
        <w:t>et al</w:t>
      </w:r>
      <w:r w:rsidRPr="001D5289">
        <w:rPr>
          <w:rFonts w:ascii="Book Antiqua" w:hAnsi="Book Antiqua" w:cs="Tahoma" w:hint="eastAsia"/>
          <w:color w:val="000000" w:themeColor="text1"/>
          <w:sz w:val="24"/>
          <w:szCs w:val="24"/>
          <w:lang w:eastAsia="zh-CN"/>
        </w:rPr>
        <w:t xml:space="preserve">. </w:t>
      </w:r>
      <w:r w:rsidR="00230DA0" w:rsidRPr="001D5289">
        <w:rPr>
          <w:rFonts w:ascii="Book Antiqua" w:hAnsi="Book Antiqua" w:cs="Tahoma"/>
          <w:color w:val="000000" w:themeColor="text1"/>
          <w:sz w:val="24"/>
          <w:szCs w:val="24"/>
        </w:rPr>
        <w:t xml:space="preserve">Immunology of HCC </w:t>
      </w:r>
    </w:p>
    <w:p w:rsidR="00525B12" w:rsidRPr="001D5289" w:rsidRDefault="00525B12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:rsidR="0026393A" w:rsidRPr="001D5289" w:rsidRDefault="0026393A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Meenakshi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Sachdeva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Yogesh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K Chawla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,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nil K Arora</w:t>
      </w:r>
    </w:p>
    <w:p w:rsidR="00930ADC" w:rsidRPr="001D5289" w:rsidRDefault="00930ADC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:rsidR="0043333C" w:rsidRPr="001D5289" w:rsidRDefault="00930ADC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proofErr w:type="spellStart"/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Meenakshi</w:t>
      </w:r>
      <w:proofErr w:type="spellEnd"/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Sachdeva</w:t>
      </w:r>
      <w:proofErr w:type="spellEnd"/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, Sunil K Arora</w:t>
      </w:r>
      <w:r w:rsidRPr="001D5289">
        <w:rPr>
          <w:rFonts w:ascii="Book Antiqua" w:hAnsi="Book Antiqua" w:cs="Times New Roman" w:hint="eastAsia"/>
          <w:b/>
          <w:color w:val="000000" w:themeColor="text1"/>
          <w:sz w:val="24"/>
          <w:szCs w:val="24"/>
          <w:lang w:eastAsia="zh-CN"/>
        </w:rPr>
        <w:t xml:space="preserve">, 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Department</w:t>
      </w:r>
      <w:r w:rsidR="00832341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opathology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, </w:t>
      </w:r>
      <w:r w:rsidR="0043333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t Graduate Institute of Medical Education </w:t>
      </w:r>
      <w:r w:rsidR="0043333C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and</w:t>
      </w:r>
      <w:r w:rsidR="0043333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earch, Chandigarh 160012, India</w:t>
      </w:r>
    </w:p>
    <w:p w:rsidR="00930ADC" w:rsidRPr="001D5289" w:rsidRDefault="00930ADC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C518E1" w:rsidRPr="001D5289" w:rsidRDefault="00930ADC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proofErr w:type="spellStart"/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Yogesh</w:t>
      </w:r>
      <w:proofErr w:type="spellEnd"/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K Chawla</w:t>
      </w:r>
      <w:r w:rsidRPr="001D5289">
        <w:rPr>
          <w:rFonts w:ascii="Book Antiqua" w:hAnsi="Book Antiqua" w:cs="Times New Roman" w:hint="eastAsia"/>
          <w:b/>
          <w:color w:val="000000" w:themeColor="text1"/>
          <w:sz w:val="24"/>
          <w:szCs w:val="24"/>
          <w:lang w:eastAsia="zh-CN"/>
        </w:rPr>
        <w:t>,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partments of </w:t>
      </w:r>
      <w:proofErr w:type="spellStart"/>
      <w:r w:rsidR="00832341"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ology</w:t>
      </w:r>
      <w:proofErr w:type="spellEnd"/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Post Graduate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stitute of Medical Education 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and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earch, Chandigarh</w:t>
      </w:r>
      <w:r w:rsidR="0043333C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C518E1" w:rsidRPr="001D5289">
        <w:rPr>
          <w:rFonts w:ascii="Book Antiqua" w:hAnsi="Book Antiqua" w:cs="Times New Roman"/>
          <w:color w:val="000000" w:themeColor="text1"/>
          <w:sz w:val="24"/>
          <w:szCs w:val="24"/>
        </w:rPr>
        <w:t>160012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, India</w:t>
      </w:r>
    </w:p>
    <w:p w:rsidR="00525B12" w:rsidRPr="001D5289" w:rsidRDefault="00525B12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6C4A07" w:rsidRPr="001D5289" w:rsidRDefault="00C518E1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Author </w:t>
      </w:r>
      <w:r w:rsidR="00A46E1A"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co</w:t>
      </w: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ntributions:</w:t>
      </w:r>
      <w:r w:rsidR="00A46E1A"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A46E1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ora </w:t>
      </w:r>
      <w:r w:rsidR="002863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K conceived the idea, read and edited the manuscript;</w:t>
      </w:r>
      <w:r w:rsidR="00A46E1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hawla </w:t>
      </w:r>
      <w:r w:rsidR="00832341" w:rsidRPr="001D5289">
        <w:rPr>
          <w:rFonts w:ascii="Book Antiqua" w:hAnsi="Book Antiqua" w:cs="Times New Roman"/>
          <w:color w:val="000000" w:themeColor="text1"/>
          <w:sz w:val="24"/>
          <w:szCs w:val="24"/>
        </w:rPr>
        <w:t>YK</w:t>
      </w:r>
      <w:r w:rsidR="00A46E1A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A46E1A" w:rsidRPr="001D5289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83234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ovided the clinical </w:t>
      </w:r>
      <w:r w:rsidR="00230DA0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formation</w:t>
      </w:r>
      <w:r w:rsidR="0083234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read the manuscript</w:t>
      </w:r>
      <w:r w:rsidR="00A46E1A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; and </w:t>
      </w:r>
      <w:proofErr w:type="spellStart"/>
      <w:r w:rsidR="00A46E1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achdeva</w:t>
      </w:r>
      <w:proofErr w:type="spellEnd"/>
      <w:r w:rsidR="00A46E1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8632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 </w:t>
      </w:r>
      <w:r w:rsidR="00A46E1A" w:rsidRPr="001D5289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2863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ollected the literature, compiled and wrote the manuscript.</w:t>
      </w:r>
    </w:p>
    <w:p w:rsidR="00525B12" w:rsidRPr="001D5289" w:rsidRDefault="00525B12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525B12" w:rsidRPr="001D5289" w:rsidRDefault="0076540E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/>
          <w:b/>
          <w:color w:val="000000" w:themeColor="text1"/>
          <w:sz w:val="24"/>
          <w:szCs w:val="24"/>
        </w:rPr>
        <w:t>Conflict-of-interest statement</w:t>
      </w:r>
      <w:r w:rsidRPr="001D5289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>: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/>
          <w:caps/>
          <w:color w:val="000000" w:themeColor="text1"/>
          <w:sz w:val="24"/>
          <w:szCs w:val="24"/>
        </w:rPr>
        <w:t>t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he authors have no conflict of interest related to the manuscript.</w:t>
      </w:r>
    </w:p>
    <w:p w:rsidR="0076540E" w:rsidRPr="001D5289" w:rsidRDefault="0076540E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76540E" w:rsidRPr="001D5289" w:rsidRDefault="0076540E" w:rsidP="007C6A21">
      <w:pPr>
        <w:adjustRightInd w:val="0"/>
        <w:snapToGrid w:val="0"/>
        <w:spacing w:after="0" w:line="360" w:lineRule="auto"/>
        <w:jc w:val="both"/>
        <w:rPr>
          <w:color w:val="000000" w:themeColor="text1"/>
          <w:sz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1D5289">
        <w:rPr>
          <w:rFonts w:ascii="Book Antiqua" w:hAnsi="Book Antiqua"/>
          <w:b/>
          <w:color w:val="000000" w:themeColor="text1"/>
          <w:sz w:val="24"/>
        </w:rPr>
        <w:t xml:space="preserve">Open-Access: </w:t>
      </w:r>
      <w:r w:rsidRPr="001D5289">
        <w:rPr>
          <w:rFonts w:ascii="Book Antiqua" w:hAnsi="Book Antiqua"/>
          <w:color w:val="000000" w:themeColor="text1"/>
          <w:sz w:val="24"/>
        </w:rPr>
        <w:t>This article is an open-access</w:t>
      </w:r>
      <w:r w:rsidRPr="001D5289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color w:val="000000" w:themeColor="text1"/>
          <w:sz w:val="24"/>
        </w:rPr>
        <w:t>article</w:t>
      </w:r>
      <w:r w:rsidRPr="001D5289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color w:val="000000" w:themeColor="text1"/>
          <w:sz w:val="24"/>
        </w:rPr>
        <w:t>which was selected by an in-house editor and fully peer-reviewed by external reviewers. It is distributed</w:t>
      </w:r>
      <w:r w:rsidRPr="001D5289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color w:val="000000" w:themeColor="text1"/>
          <w:sz w:val="24"/>
        </w:rPr>
        <w:t>in</w:t>
      </w:r>
      <w:r w:rsidRPr="001D5289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color w:val="000000" w:themeColor="text1"/>
          <w:sz w:val="24"/>
        </w:rPr>
        <w:t>accordance</w:t>
      </w:r>
      <w:r w:rsidRPr="001D5289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color w:val="000000" w:themeColor="text1"/>
          <w:sz w:val="24"/>
        </w:rPr>
        <w:t xml:space="preserve">with the Creative Commons Attribution Non Commercial (CC BY-NC 4.0) license, which permits others to distribute, remix, adapt, build upon this work non-commercially, and license their derivative works on different terms, provided </w:t>
      </w:r>
      <w:r w:rsidRPr="001D5289">
        <w:rPr>
          <w:rFonts w:ascii="Book Antiqua" w:hAnsi="Book Antiqua"/>
          <w:color w:val="000000" w:themeColor="text1"/>
          <w:sz w:val="24"/>
        </w:rPr>
        <w:lastRenderedPageBreak/>
        <w:t>the original work is properly cited and the use is non-commercial. See: http://creativecommons.org/licenses/by-nc/4.0/</w:t>
      </w:r>
      <w:bookmarkEnd w:id="0"/>
      <w:bookmarkEnd w:id="1"/>
      <w:bookmarkEnd w:id="2"/>
      <w:bookmarkEnd w:id="3"/>
    </w:p>
    <w:p w:rsidR="0076540E" w:rsidRPr="001D5289" w:rsidRDefault="0076540E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C518E1" w:rsidRPr="001D5289" w:rsidRDefault="00F3103E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Correspondence to:</w:t>
      </w:r>
      <w:r w:rsidR="00294A2E"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28632A"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Sunil K Arora, PhD</w:t>
      </w:r>
      <w:r w:rsidRPr="001D5289">
        <w:rPr>
          <w:rFonts w:ascii="Book Antiqua" w:hAnsi="Book Antiqua" w:cs="Times New Roman" w:hint="eastAsia"/>
          <w:b/>
          <w:color w:val="000000" w:themeColor="text1"/>
          <w:sz w:val="24"/>
          <w:szCs w:val="24"/>
          <w:lang w:eastAsia="zh-CN"/>
        </w:rPr>
        <w:t xml:space="preserve">, </w:t>
      </w:r>
      <w:r w:rsidR="00C518E1"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Professor,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640A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partment of </w:t>
      </w:r>
      <w:r w:rsidR="00C518E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opathology, Post Graduate Institute of Medical Education 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and</w:t>
      </w:r>
      <w:r w:rsidR="00C518E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earch, </w:t>
      </w:r>
      <w:r w:rsidR="002466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ba </w:t>
      </w:r>
      <w:proofErr w:type="spellStart"/>
      <w:r w:rsidR="002466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Kharag</w:t>
      </w:r>
      <w:proofErr w:type="spellEnd"/>
      <w:r w:rsidR="002466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ngh Marg, New Delhi</w:t>
      </w:r>
      <w:r w:rsidR="00246671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,</w:t>
      </w:r>
      <w:r w:rsidR="002466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518E1" w:rsidRPr="001D5289">
        <w:rPr>
          <w:rFonts w:ascii="Book Antiqua" w:hAnsi="Book Antiqua" w:cs="Times New Roman"/>
          <w:color w:val="000000" w:themeColor="text1"/>
          <w:sz w:val="24"/>
          <w:szCs w:val="24"/>
        </w:rPr>
        <w:t>Chandigarh 160012, India.</w:t>
      </w:r>
      <w:r w:rsidR="00246671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246671" w:rsidRPr="001D5289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arora.sunil@pgimer.edu.in</w:t>
      </w:r>
    </w:p>
    <w:p w:rsidR="00215C03" w:rsidRPr="001D5289" w:rsidRDefault="00215C03" w:rsidP="007C6A21">
      <w:pPr>
        <w:adjustRightInd w:val="0"/>
        <w:snapToGrid w:val="0"/>
        <w:spacing w:after="0" w:line="360" w:lineRule="auto"/>
        <w:rPr>
          <w:rFonts w:ascii="Book Antiqua" w:hAnsi="Book Antiqua"/>
          <w:color w:val="000000" w:themeColor="text1"/>
          <w:sz w:val="24"/>
        </w:rPr>
      </w:pPr>
      <w:r w:rsidRPr="001D5289">
        <w:rPr>
          <w:rFonts w:ascii="Book Antiqua" w:hAnsi="Book Antiqua"/>
          <w:b/>
          <w:color w:val="000000" w:themeColor="text1"/>
          <w:sz w:val="24"/>
        </w:rPr>
        <w:t xml:space="preserve">Telephone: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+91-172-2755192</w:t>
      </w:r>
      <w:r w:rsidR="00C349DC" w:rsidRPr="001D5289">
        <w:rPr>
          <w:rFonts w:ascii="Book Antiqua" w:hAnsi="Book Antiqua"/>
          <w:color w:val="000000" w:themeColor="text1"/>
          <w:sz w:val="24"/>
        </w:rPr>
        <w:t xml:space="preserve">  </w:t>
      </w:r>
      <w:r w:rsidR="00C349DC" w:rsidRPr="001D5289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color w:val="000000" w:themeColor="text1"/>
          <w:sz w:val="24"/>
        </w:rPr>
        <w:t xml:space="preserve"> </w:t>
      </w:r>
    </w:p>
    <w:p w:rsidR="00215C03" w:rsidRPr="001D5289" w:rsidRDefault="00215C03" w:rsidP="007C6A21">
      <w:pPr>
        <w:adjustRightInd w:val="0"/>
        <w:snapToGrid w:val="0"/>
        <w:spacing w:after="0" w:line="360" w:lineRule="auto"/>
        <w:rPr>
          <w:rFonts w:ascii="Book Antiqua" w:hAnsi="Book Antiqua"/>
          <w:color w:val="000000" w:themeColor="text1"/>
          <w:sz w:val="24"/>
        </w:rPr>
      </w:pPr>
      <w:r w:rsidRPr="001D5289">
        <w:rPr>
          <w:rFonts w:ascii="Book Antiqua" w:hAnsi="Book Antiqua"/>
          <w:b/>
          <w:color w:val="000000" w:themeColor="text1"/>
          <w:sz w:val="24"/>
        </w:rPr>
        <w:t xml:space="preserve">Fax: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+91-172-2744401</w:t>
      </w:r>
    </w:p>
    <w:p w:rsidR="00215C03" w:rsidRPr="001D5289" w:rsidRDefault="00215C03" w:rsidP="007C6A21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 w:themeColor="text1"/>
          <w:sz w:val="24"/>
        </w:rPr>
      </w:pPr>
    </w:p>
    <w:p w:rsidR="00215C03" w:rsidRPr="001D5289" w:rsidRDefault="00215C03" w:rsidP="007C6A21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 w:themeColor="text1"/>
          <w:sz w:val="24"/>
        </w:rPr>
      </w:pPr>
      <w:r w:rsidRPr="001D5289">
        <w:rPr>
          <w:rFonts w:ascii="Book Antiqua" w:hAnsi="Book Antiqua"/>
          <w:b/>
          <w:color w:val="000000" w:themeColor="text1"/>
          <w:sz w:val="24"/>
        </w:rPr>
        <w:t xml:space="preserve">Received: </w:t>
      </w:r>
      <w:r w:rsidR="00281AAB" w:rsidRPr="001D5289">
        <w:rPr>
          <w:rFonts w:ascii="Book Antiqua" w:hAnsi="Book Antiqua"/>
          <w:color w:val="000000" w:themeColor="text1"/>
          <w:sz w:val="24"/>
        </w:rPr>
        <w:t>March</w:t>
      </w:r>
      <w:r w:rsidR="00281AAB" w:rsidRPr="001D5289">
        <w:rPr>
          <w:rFonts w:ascii="Book Antiqua" w:hAnsi="Book Antiqua" w:hint="eastAsia"/>
          <w:color w:val="000000" w:themeColor="text1"/>
          <w:sz w:val="24"/>
          <w:lang w:eastAsia="zh-CN"/>
        </w:rPr>
        <w:t xml:space="preserve"> 31, 2015</w:t>
      </w:r>
      <w:r w:rsidR="00C349DC" w:rsidRPr="001D5289">
        <w:rPr>
          <w:rFonts w:ascii="Book Antiqua" w:hAnsi="Book Antiqua"/>
          <w:b/>
          <w:color w:val="000000" w:themeColor="text1"/>
          <w:sz w:val="24"/>
        </w:rPr>
        <w:t xml:space="preserve"> </w:t>
      </w:r>
    </w:p>
    <w:p w:rsidR="00215C03" w:rsidRPr="001D5289" w:rsidRDefault="00215C03" w:rsidP="007C6A21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 w:themeColor="text1"/>
          <w:sz w:val="24"/>
          <w:lang w:eastAsia="zh-CN"/>
        </w:rPr>
      </w:pPr>
      <w:r w:rsidRPr="001D5289">
        <w:rPr>
          <w:rFonts w:ascii="Book Antiqua" w:hAnsi="Book Antiqua"/>
          <w:b/>
          <w:color w:val="000000" w:themeColor="text1"/>
          <w:sz w:val="24"/>
        </w:rPr>
        <w:t>Peer-review started:</w:t>
      </w:r>
      <w:r w:rsidR="007C1546" w:rsidRPr="001D5289">
        <w:rPr>
          <w:rFonts w:ascii="Book Antiqua" w:hAnsi="Book Antiqua" w:hint="eastAsia"/>
          <w:b/>
          <w:color w:val="000000" w:themeColor="text1"/>
          <w:sz w:val="24"/>
          <w:lang w:eastAsia="zh-CN"/>
        </w:rPr>
        <w:t xml:space="preserve"> </w:t>
      </w:r>
      <w:r w:rsidR="00135A1D" w:rsidRPr="001D5289">
        <w:rPr>
          <w:rFonts w:ascii="Book Antiqua" w:hAnsi="Book Antiqua"/>
          <w:color w:val="000000" w:themeColor="text1"/>
          <w:sz w:val="24"/>
        </w:rPr>
        <w:t>April</w:t>
      </w:r>
      <w:r w:rsidR="00135A1D" w:rsidRPr="001D5289">
        <w:rPr>
          <w:rFonts w:ascii="Book Antiqua" w:hAnsi="Book Antiqua" w:hint="eastAsia"/>
          <w:color w:val="000000" w:themeColor="text1"/>
          <w:sz w:val="24"/>
          <w:lang w:eastAsia="zh-CN"/>
        </w:rPr>
        <w:t xml:space="preserve"> 1, 2015</w:t>
      </w:r>
    </w:p>
    <w:p w:rsidR="00215C03" w:rsidRPr="001D5289" w:rsidRDefault="00215C03" w:rsidP="007C6A21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 w:themeColor="text1"/>
          <w:sz w:val="24"/>
          <w:lang w:eastAsia="zh-CN"/>
        </w:rPr>
      </w:pPr>
      <w:r w:rsidRPr="001D5289">
        <w:rPr>
          <w:rFonts w:ascii="Book Antiqua" w:hAnsi="Book Antiqua"/>
          <w:b/>
          <w:color w:val="000000" w:themeColor="text1"/>
          <w:sz w:val="24"/>
        </w:rPr>
        <w:t>First decision:</w:t>
      </w:r>
      <w:r w:rsidR="00135A1D" w:rsidRPr="001D5289">
        <w:rPr>
          <w:rFonts w:ascii="Book Antiqua" w:hAnsi="Book Antiqua" w:hint="eastAsia"/>
          <w:b/>
          <w:color w:val="000000" w:themeColor="text1"/>
          <w:sz w:val="24"/>
          <w:lang w:eastAsia="zh-CN"/>
        </w:rPr>
        <w:t xml:space="preserve"> </w:t>
      </w:r>
      <w:r w:rsidR="00135A1D" w:rsidRPr="001D5289">
        <w:rPr>
          <w:rFonts w:ascii="Book Antiqua" w:hAnsi="Book Antiqua"/>
          <w:color w:val="000000" w:themeColor="text1"/>
          <w:sz w:val="24"/>
        </w:rPr>
        <w:t>April</w:t>
      </w:r>
      <w:r w:rsidR="00135A1D" w:rsidRPr="001D5289">
        <w:rPr>
          <w:rFonts w:ascii="Book Antiqua" w:hAnsi="Book Antiqua" w:hint="eastAsia"/>
          <w:color w:val="000000" w:themeColor="text1"/>
          <w:sz w:val="24"/>
          <w:lang w:eastAsia="zh-CN"/>
        </w:rPr>
        <w:t xml:space="preserve"> 23, 2015</w:t>
      </w:r>
    </w:p>
    <w:p w:rsidR="00215C03" w:rsidRPr="001D5289" w:rsidRDefault="004F45D4" w:rsidP="007C6A21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 w:themeColor="text1"/>
          <w:sz w:val="24"/>
          <w:lang w:eastAsia="zh-CN"/>
        </w:rPr>
      </w:pPr>
      <w:r w:rsidRPr="001D5289">
        <w:rPr>
          <w:rFonts w:ascii="Book Antiqua" w:hAnsi="Book Antiqua"/>
          <w:b/>
          <w:color w:val="000000" w:themeColor="text1"/>
          <w:sz w:val="24"/>
        </w:rPr>
        <w:t>Revised:</w:t>
      </w:r>
      <w:r w:rsidRPr="001D5289">
        <w:rPr>
          <w:rFonts w:ascii="Book Antiqua" w:hAnsi="Book Antiqua" w:hint="eastAsia"/>
          <w:b/>
          <w:color w:val="000000" w:themeColor="text1"/>
          <w:sz w:val="24"/>
          <w:lang w:eastAsia="zh-CN"/>
        </w:rPr>
        <w:t xml:space="preserve"> </w:t>
      </w:r>
      <w:r w:rsidRPr="001D5289">
        <w:rPr>
          <w:rFonts w:ascii="Book Antiqua" w:hAnsi="Book Antiqua"/>
          <w:color w:val="000000" w:themeColor="text1"/>
          <w:sz w:val="24"/>
        </w:rPr>
        <w:t>May</w:t>
      </w:r>
      <w:r w:rsidRPr="001D5289">
        <w:rPr>
          <w:rFonts w:ascii="Book Antiqua" w:hAnsi="Book Antiqua" w:hint="eastAsia"/>
          <w:color w:val="000000" w:themeColor="text1"/>
          <w:sz w:val="24"/>
          <w:lang w:eastAsia="zh-CN"/>
        </w:rPr>
        <w:t xml:space="preserve"> 28, 2015</w:t>
      </w:r>
    </w:p>
    <w:p w:rsidR="00215C03" w:rsidRPr="00702168" w:rsidRDefault="00215C03" w:rsidP="00702168">
      <w:pPr>
        <w:spacing w:line="360" w:lineRule="auto"/>
        <w:rPr>
          <w:rFonts w:ascii="Book Antiqua" w:hAnsi="Book Antiqua"/>
          <w:color w:val="000000" w:themeColor="text1"/>
          <w:sz w:val="24"/>
        </w:rPr>
      </w:pPr>
      <w:r w:rsidRPr="001D5289">
        <w:rPr>
          <w:rFonts w:ascii="Book Antiqua" w:hAnsi="Book Antiqua"/>
          <w:b/>
          <w:color w:val="000000" w:themeColor="text1"/>
          <w:sz w:val="24"/>
        </w:rPr>
        <w:t>Accepted:</w:t>
      </w:r>
      <w:bookmarkStart w:id="4" w:name="OLE_LINK99"/>
      <w:bookmarkStart w:id="5" w:name="OLE_LINK104"/>
      <w:bookmarkStart w:id="6" w:name="OLE_LINK110"/>
      <w:bookmarkStart w:id="7" w:name="OLE_LINK111"/>
      <w:bookmarkStart w:id="8" w:name="OLE_LINK115"/>
      <w:bookmarkStart w:id="9" w:name="OLE_LINK116"/>
      <w:bookmarkStart w:id="10" w:name="OLE_LINK117"/>
      <w:bookmarkStart w:id="11" w:name="OLE_LINK118"/>
      <w:bookmarkStart w:id="12" w:name="OLE_LINK119"/>
      <w:bookmarkStart w:id="13" w:name="OLE_LINK120"/>
      <w:bookmarkStart w:id="14" w:name="OLE_LINK121"/>
      <w:bookmarkStart w:id="15" w:name="OLE_LINK122"/>
      <w:r w:rsidR="00702168" w:rsidRPr="00702168">
        <w:rPr>
          <w:rFonts w:ascii="Book Antiqua" w:hAnsi="Book Antiqua"/>
          <w:color w:val="000000" w:themeColor="text1"/>
          <w:sz w:val="24"/>
        </w:rPr>
        <w:t xml:space="preserve"> </w:t>
      </w:r>
      <w:r w:rsidR="00702168" w:rsidRPr="006F54CE">
        <w:rPr>
          <w:rFonts w:ascii="Book Antiqua" w:hAnsi="Book Antiqua"/>
          <w:color w:val="000000" w:themeColor="text1"/>
          <w:sz w:val="24"/>
        </w:rPr>
        <w:t>July 18, 2015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r w:rsidR="00C349DC" w:rsidRPr="001D5289">
        <w:rPr>
          <w:rFonts w:ascii="Book Antiqua" w:hAnsi="Book Antiqua"/>
          <w:b/>
          <w:color w:val="000000" w:themeColor="text1"/>
          <w:sz w:val="24"/>
        </w:rPr>
        <w:t xml:space="preserve"> </w:t>
      </w:r>
    </w:p>
    <w:p w:rsidR="00215C03" w:rsidRPr="001D5289" w:rsidRDefault="00215C03" w:rsidP="007C6A21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 w:themeColor="text1"/>
          <w:sz w:val="24"/>
        </w:rPr>
      </w:pPr>
      <w:r w:rsidRPr="001D5289">
        <w:rPr>
          <w:rFonts w:ascii="Book Antiqua" w:hAnsi="Book Antiqua"/>
          <w:b/>
          <w:color w:val="000000" w:themeColor="text1"/>
          <w:sz w:val="24"/>
        </w:rPr>
        <w:t>Article in press:</w:t>
      </w:r>
    </w:p>
    <w:p w:rsidR="00215C03" w:rsidRPr="001D5289" w:rsidRDefault="00215C03" w:rsidP="007C6A21">
      <w:pPr>
        <w:adjustRightInd w:val="0"/>
        <w:snapToGrid w:val="0"/>
        <w:spacing w:after="0" w:line="360" w:lineRule="auto"/>
        <w:rPr>
          <w:rFonts w:ascii="Book Antiqua" w:hAnsi="Book Antiqua"/>
          <w:color w:val="000000" w:themeColor="text1"/>
          <w:sz w:val="24"/>
        </w:rPr>
      </w:pPr>
      <w:r w:rsidRPr="001D5289">
        <w:rPr>
          <w:rFonts w:ascii="Book Antiqua" w:hAnsi="Book Antiqua"/>
          <w:b/>
          <w:color w:val="000000" w:themeColor="text1"/>
          <w:sz w:val="24"/>
        </w:rPr>
        <w:t>Published online:</w:t>
      </w:r>
    </w:p>
    <w:p w:rsidR="00906D7E" w:rsidRPr="001D5289" w:rsidRDefault="00906D7E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br w:type="page"/>
      </w:r>
    </w:p>
    <w:p w:rsidR="00246671" w:rsidRPr="001D5289" w:rsidRDefault="00246671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257D3E" w:rsidRPr="001D5289" w:rsidRDefault="00257D3E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Abstract</w:t>
      </w:r>
    </w:p>
    <w:p w:rsidR="00F96B2F" w:rsidRPr="001D5289" w:rsidRDefault="00A92C4B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6" w:name="OLE_LINK7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ocellular carcinoma (HCC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),</w:t>
      </w:r>
      <w:proofErr w:type="gram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primar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>il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y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</w:t>
      </w:r>
      <w:r w:rsidR="00FB5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malignancy of</w:t>
      </w:r>
      <w:r w:rsidR="002742C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ver</w:t>
      </w:r>
      <w:r w:rsidR="00103E1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61BEC" w:rsidRPr="001D5289">
        <w:rPr>
          <w:rFonts w:ascii="Book Antiqua" w:hAnsi="Book Antiqua" w:cs="Times New Roman"/>
          <w:color w:val="000000" w:themeColor="text1"/>
          <w:sz w:val="24"/>
          <w:szCs w:val="24"/>
        </w:rPr>
        <w:t>advancing from a damaged, cirrhotic liver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HCC</w:t>
      </w:r>
      <w:r w:rsidR="00E61BEC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153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9165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lobally, 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r w:rsidR="00C9165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the sixth most</w:t>
      </w:r>
      <w:r w:rsidR="002D2C7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valent cancer and the third-</w:t>
      </w:r>
      <w:r w:rsidR="00C9165C" w:rsidRPr="001D5289">
        <w:rPr>
          <w:rFonts w:ascii="Book Antiqua" w:hAnsi="Book Antiqua" w:cs="Times New Roman"/>
          <w:color w:val="000000" w:themeColor="text1"/>
          <w:sz w:val="24"/>
          <w:szCs w:val="24"/>
        </w:rPr>
        <w:t>most reason of neoplastic disease-related death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C9165C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153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9D2E6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56D91" w:rsidRPr="001D5289">
        <w:rPr>
          <w:rFonts w:ascii="Book Antiqua" w:hAnsi="Book Antiqua" w:cs="Times New Roman"/>
          <w:color w:val="000000" w:themeColor="text1"/>
          <w:sz w:val="24"/>
          <w:szCs w:val="24"/>
        </w:rPr>
        <w:t>diverse array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infiltrating </w:t>
      </w:r>
      <w:proofErr w:type="spellStart"/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ocytes</w:t>
      </w:r>
      <w:proofErr w:type="spellEnd"/>
      <w:r w:rsidR="00B153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61BE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just like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many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ther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cers </w:t>
      </w:r>
      <w:r w:rsidR="002742C6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so regulate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development and progression of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.</w:t>
      </w:r>
      <w:r w:rsidR="00B153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nderstanding of various immune components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ring HCC </w:t>
      </w:r>
      <w:r w:rsidR="00230DA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comes necessary </w:t>
      </w:r>
      <w:r w:rsidR="0042160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o </w:t>
      </w:r>
      <w:r w:rsidR="00230DA0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at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vel therapeutic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rategies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can</w:t>
      </w:r>
      <w:r w:rsidR="00230DA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 designed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combat the disease</w:t>
      </w:r>
      <w:r w:rsidR="00230DA0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176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dysregulated immune </w:t>
      </w:r>
      <w:r w:rsidR="002742C6" w:rsidRPr="001D5289">
        <w:rPr>
          <w:rFonts w:ascii="Book Antiqua" w:hAnsi="Book Antiqua" w:cs="Times New Roman"/>
          <w:color w:val="000000" w:themeColor="text1"/>
          <w:sz w:val="24"/>
          <w:szCs w:val="24"/>
        </w:rPr>
        <w:t>system, including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hanges in the number 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d/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>or function of immune cells, cytokine levels and expression of inhibitory receptors or their ligands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lays </w:t>
      </w:r>
      <w:r w:rsidR="009C3E80" w:rsidRPr="001D5289">
        <w:rPr>
          <w:rFonts w:ascii="Book Antiqua" w:hAnsi="Book Antiqua" w:cs="Times New Roman"/>
          <w:color w:val="000000" w:themeColor="text1"/>
          <w:sz w:val="24"/>
          <w:szCs w:val="24"/>
        </w:rPr>
        <w:t>a key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ole in the development of HCC. Alterations in </w:t>
      </w:r>
      <w:r w:rsidR="007C52A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ither 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nate or adaptive </w:t>
      </w:r>
      <w:r w:rsidR="007C52A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m of </w:t>
      </w:r>
      <w:r w:rsidR="002742C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immune </w:t>
      </w:r>
      <w:r w:rsidR="00FB5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system</w:t>
      </w:r>
      <w:r w:rsidR="007C52A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d a cross</w:t>
      </w:r>
      <w:r w:rsidR="00C6483C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lk between them 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make</w:t>
      </w:r>
      <w:r w:rsidR="00A5316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immune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system</w:t>
      </w:r>
      <w:r w:rsidR="00257D3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53167" w:rsidRPr="001D5289">
        <w:rPr>
          <w:rFonts w:ascii="Book Antiqua" w:hAnsi="Book Antiqua" w:cs="Times New Roman"/>
          <w:color w:val="000000" w:themeColor="text1"/>
          <w:sz w:val="24"/>
          <w:szCs w:val="24"/>
        </w:rPr>
        <w:t>tolerant to</w:t>
      </w:r>
      <w:r w:rsidR="00C0678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83562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D5AEF" w:rsidRPr="001D5289">
        <w:rPr>
          <w:rFonts w:ascii="Book Antiqua" w:hAnsi="Book Antiqua" w:cs="Times New Roman"/>
          <w:color w:val="000000" w:themeColor="text1"/>
          <w:sz w:val="24"/>
          <w:szCs w:val="24"/>
        </w:rPr>
        <w:t>lead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g </w:t>
      </w:r>
      <w:r w:rsidR="00ED5AE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A5316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ression of 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53167" w:rsidRPr="001D5289">
        <w:rPr>
          <w:rFonts w:ascii="Book Antiqua" w:hAnsi="Book Antiqua" w:cs="Times New Roman"/>
          <w:color w:val="000000" w:themeColor="text1"/>
          <w:sz w:val="24"/>
          <w:szCs w:val="24"/>
        </w:rPr>
        <w:t>disease.</w:t>
      </w:r>
      <w:r w:rsidR="00B153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27F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review, we have discussed the status </w:t>
      </w:r>
      <w:r w:rsidR="000663D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role </w:t>
      </w:r>
      <w:r w:rsidR="004427F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various immune effector </w:t>
      </w:r>
      <w:r w:rsidR="007C52A5" w:rsidRPr="001D5289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r w:rsidR="00FC00B8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C52A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B3AD4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>e.g.</w:t>
      </w:r>
      <w:r w:rsidR="00E57670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,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C52A5" w:rsidRPr="001D5289">
        <w:rPr>
          <w:rFonts w:ascii="Book Antiqua" w:hAnsi="Book Antiqua" w:cs="Times New Roman"/>
          <w:color w:val="000000" w:themeColor="text1"/>
          <w:sz w:val="24"/>
          <w:szCs w:val="24"/>
        </w:rPr>
        <w:t>dendritic cells, natural killer cells, macrophages, T cells, the</w:t>
      </w:r>
      <w:r w:rsidR="00861241" w:rsidRPr="001D5289">
        <w:rPr>
          <w:rFonts w:ascii="Book Antiqua" w:hAnsi="Book Antiqua" w:cs="Times New Roman"/>
          <w:color w:val="000000" w:themeColor="text1"/>
          <w:sz w:val="24"/>
          <w:szCs w:val="24"/>
        </w:rPr>
        <w:t>ir</w:t>
      </w:r>
      <w:r w:rsidR="0034492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ytokine profile and the 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chemokine-receptor axis</w:t>
      </w:r>
      <w:r w:rsidR="00EC7DD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romoting or impeding the 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ocellular carcinoma</w:t>
      </w:r>
      <w:r w:rsidR="004427F5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525B12" w:rsidRPr="001D5289" w:rsidRDefault="00525B12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:rsidR="00F96B2F" w:rsidRPr="001D5289" w:rsidRDefault="00F96B2F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Key words: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oce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>llular carcinoma</w:t>
      </w:r>
      <w:r w:rsidR="00C37612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;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F45D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e 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r w:rsidR="004F45D4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;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4F45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nate</w:t>
      </w:r>
      <w:proofErr w:type="gramEnd"/>
      <w:r w:rsidR="004F45D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ity</w:t>
      </w:r>
      <w:r w:rsidR="004F45D4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;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F45D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aptive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ity</w:t>
      </w:r>
      <w:r w:rsidR="004F45D4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;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F45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e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-dysregulation</w:t>
      </w:r>
    </w:p>
    <w:p w:rsidR="00C37612" w:rsidRPr="001D5289" w:rsidRDefault="00C37612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4F45D4" w:rsidRPr="001D5289" w:rsidRDefault="004F45D4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 Unicode MS"/>
          <w:color w:val="000000" w:themeColor="text1"/>
          <w:sz w:val="24"/>
        </w:rPr>
      </w:pPr>
      <w:bookmarkStart w:id="17" w:name="OLE_LINK98"/>
      <w:bookmarkStart w:id="18" w:name="OLE_LINK156"/>
      <w:bookmarkStart w:id="19" w:name="OLE_LINK196"/>
      <w:bookmarkStart w:id="20" w:name="OLE_LINK217"/>
      <w:bookmarkStart w:id="21" w:name="OLE_LINK242"/>
      <w:bookmarkStart w:id="22" w:name="OLE_LINK247"/>
      <w:bookmarkStart w:id="23" w:name="OLE_LINK311"/>
      <w:bookmarkStart w:id="24" w:name="OLE_LINK312"/>
      <w:bookmarkStart w:id="25" w:name="OLE_LINK325"/>
      <w:bookmarkStart w:id="26" w:name="OLE_LINK330"/>
      <w:bookmarkStart w:id="27" w:name="OLE_LINK513"/>
      <w:bookmarkStart w:id="28" w:name="OLE_LINK514"/>
      <w:bookmarkStart w:id="29" w:name="OLE_LINK464"/>
      <w:bookmarkStart w:id="30" w:name="OLE_LINK465"/>
      <w:bookmarkStart w:id="31" w:name="OLE_LINK466"/>
      <w:bookmarkStart w:id="32" w:name="OLE_LINK470"/>
      <w:bookmarkStart w:id="33" w:name="OLE_LINK471"/>
      <w:bookmarkStart w:id="34" w:name="OLE_LINK472"/>
      <w:bookmarkStart w:id="35" w:name="OLE_LINK474"/>
      <w:bookmarkStart w:id="36" w:name="OLE_LINK512"/>
      <w:bookmarkStart w:id="37" w:name="OLE_LINK800"/>
      <w:bookmarkStart w:id="38" w:name="OLE_LINK982"/>
      <w:bookmarkStart w:id="39" w:name="OLE_LINK1027"/>
      <w:bookmarkStart w:id="40" w:name="OLE_LINK504"/>
      <w:bookmarkStart w:id="41" w:name="OLE_LINK546"/>
      <w:bookmarkStart w:id="42" w:name="OLE_LINK547"/>
      <w:bookmarkStart w:id="43" w:name="OLE_LINK575"/>
      <w:bookmarkStart w:id="44" w:name="OLE_LINK640"/>
      <w:bookmarkStart w:id="45" w:name="OLE_LINK672"/>
      <w:bookmarkStart w:id="46" w:name="OLE_LINK714"/>
      <w:bookmarkStart w:id="47" w:name="OLE_LINK651"/>
      <w:bookmarkStart w:id="48" w:name="OLE_LINK652"/>
      <w:bookmarkStart w:id="49" w:name="OLE_LINK744"/>
      <w:bookmarkStart w:id="50" w:name="OLE_LINK758"/>
      <w:bookmarkStart w:id="51" w:name="OLE_LINK787"/>
      <w:bookmarkStart w:id="52" w:name="OLE_LINK807"/>
      <w:bookmarkStart w:id="53" w:name="OLE_LINK820"/>
      <w:bookmarkStart w:id="54" w:name="OLE_LINK862"/>
      <w:bookmarkStart w:id="55" w:name="OLE_LINK879"/>
      <w:bookmarkStart w:id="56" w:name="OLE_LINK906"/>
      <w:bookmarkStart w:id="57" w:name="OLE_LINK928"/>
      <w:bookmarkStart w:id="58" w:name="OLE_LINK960"/>
      <w:bookmarkStart w:id="59" w:name="OLE_LINK861"/>
      <w:bookmarkStart w:id="60" w:name="OLE_LINK983"/>
      <w:bookmarkStart w:id="61" w:name="OLE_LINK1334"/>
      <w:bookmarkStart w:id="62" w:name="OLE_LINK1029"/>
      <w:bookmarkStart w:id="63" w:name="OLE_LINK1060"/>
      <w:bookmarkStart w:id="64" w:name="OLE_LINK1061"/>
      <w:bookmarkStart w:id="65" w:name="OLE_LINK1348"/>
      <w:bookmarkStart w:id="66" w:name="OLE_LINK1086"/>
      <w:bookmarkStart w:id="67" w:name="OLE_LINK1100"/>
      <w:bookmarkStart w:id="68" w:name="OLE_LINK1125"/>
      <w:bookmarkStart w:id="69" w:name="OLE_LINK1163"/>
      <w:bookmarkStart w:id="70" w:name="OLE_LINK1193"/>
      <w:bookmarkStart w:id="71" w:name="OLE_LINK1219"/>
      <w:bookmarkStart w:id="72" w:name="OLE_LINK1247"/>
      <w:bookmarkStart w:id="73" w:name="OLE_LINK1284"/>
      <w:bookmarkStart w:id="74" w:name="OLE_LINK1313"/>
      <w:bookmarkStart w:id="75" w:name="OLE_LINK1361"/>
      <w:bookmarkStart w:id="76" w:name="OLE_LINK1384"/>
      <w:bookmarkStart w:id="77" w:name="OLE_LINK1403"/>
      <w:bookmarkStart w:id="78" w:name="OLE_LINK1437"/>
      <w:bookmarkStart w:id="79" w:name="OLE_LINK1454"/>
      <w:bookmarkStart w:id="80" w:name="OLE_LINK1480"/>
      <w:bookmarkStart w:id="81" w:name="OLE_LINK1504"/>
      <w:bookmarkStart w:id="82" w:name="OLE_LINK1516"/>
      <w:bookmarkStart w:id="83" w:name="OLE_LINK135"/>
      <w:bookmarkStart w:id="84" w:name="OLE_LINK216"/>
      <w:bookmarkStart w:id="85" w:name="OLE_LINK259"/>
      <w:bookmarkStart w:id="86" w:name="OLE_LINK1186"/>
      <w:bookmarkStart w:id="87" w:name="OLE_LINK1265"/>
      <w:bookmarkStart w:id="88" w:name="OLE_LINK1373"/>
      <w:bookmarkStart w:id="89" w:name="OLE_LINK1478"/>
      <w:bookmarkStart w:id="90" w:name="OLE_LINK1644"/>
      <w:bookmarkStart w:id="91" w:name="OLE_LINK1884"/>
      <w:bookmarkStart w:id="92" w:name="OLE_LINK1885"/>
      <w:bookmarkStart w:id="93" w:name="OLE_LINK1538"/>
      <w:bookmarkStart w:id="94" w:name="OLE_LINK1539"/>
      <w:bookmarkStart w:id="95" w:name="OLE_LINK1543"/>
      <w:bookmarkStart w:id="96" w:name="OLE_LINK1549"/>
      <w:bookmarkStart w:id="97" w:name="OLE_LINK1778"/>
      <w:bookmarkStart w:id="98" w:name="OLE_LINK1756"/>
      <w:bookmarkStart w:id="99" w:name="OLE_LINK1776"/>
      <w:bookmarkStart w:id="100" w:name="OLE_LINK1777"/>
      <w:bookmarkStart w:id="101" w:name="OLE_LINK1868"/>
      <w:bookmarkStart w:id="102" w:name="OLE_LINK1744"/>
      <w:bookmarkStart w:id="103" w:name="OLE_LINK1817"/>
      <w:bookmarkStart w:id="104" w:name="OLE_LINK1835"/>
      <w:bookmarkStart w:id="105" w:name="OLE_LINK1866"/>
      <w:bookmarkStart w:id="106" w:name="OLE_LINK1882"/>
      <w:bookmarkStart w:id="107" w:name="OLE_LINK1901"/>
      <w:bookmarkStart w:id="108" w:name="OLE_LINK1902"/>
      <w:bookmarkStart w:id="109" w:name="OLE_LINK2013"/>
      <w:bookmarkStart w:id="110" w:name="OLE_LINK1894"/>
      <w:bookmarkStart w:id="111" w:name="OLE_LINK1929"/>
      <w:bookmarkStart w:id="112" w:name="OLE_LINK1941"/>
      <w:bookmarkStart w:id="113" w:name="OLE_LINK1995"/>
      <w:bookmarkStart w:id="114" w:name="OLE_LINK1938"/>
      <w:bookmarkStart w:id="115" w:name="OLE_LINK2081"/>
      <w:bookmarkStart w:id="116" w:name="OLE_LINK2082"/>
      <w:bookmarkStart w:id="117" w:name="OLE_LINK2292"/>
      <w:bookmarkStart w:id="118" w:name="OLE_LINK1931"/>
      <w:bookmarkStart w:id="119" w:name="OLE_LINK1964"/>
      <w:bookmarkStart w:id="120" w:name="OLE_LINK2020"/>
      <w:bookmarkStart w:id="121" w:name="OLE_LINK2071"/>
      <w:bookmarkStart w:id="122" w:name="OLE_LINK2134"/>
      <w:bookmarkStart w:id="123" w:name="OLE_LINK2265"/>
      <w:bookmarkStart w:id="124" w:name="OLE_LINK2562"/>
      <w:bookmarkStart w:id="125" w:name="OLE_LINK1923"/>
      <w:bookmarkStart w:id="126" w:name="OLE_LINK2192"/>
      <w:bookmarkStart w:id="127" w:name="OLE_LINK2110"/>
      <w:bookmarkStart w:id="128" w:name="OLE_LINK2445"/>
      <w:bookmarkStart w:id="129" w:name="OLE_LINK2446"/>
      <w:bookmarkStart w:id="130" w:name="OLE_LINK2169"/>
      <w:bookmarkStart w:id="131" w:name="OLE_LINK2190"/>
      <w:bookmarkStart w:id="132" w:name="OLE_LINK2331"/>
      <w:bookmarkStart w:id="133" w:name="OLE_LINK2345"/>
      <w:bookmarkStart w:id="134" w:name="OLE_LINK2467"/>
      <w:bookmarkStart w:id="135" w:name="OLE_LINK2484"/>
      <w:bookmarkStart w:id="136" w:name="OLE_LINK2157"/>
      <w:bookmarkStart w:id="137" w:name="OLE_LINK2221"/>
      <w:bookmarkStart w:id="138" w:name="OLE_LINK2252"/>
      <w:bookmarkStart w:id="139" w:name="OLE_LINK2348"/>
      <w:bookmarkStart w:id="140" w:name="OLE_LINK2451"/>
      <w:bookmarkStart w:id="141" w:name="OLE_LINK2627"/>
      <w:bookmarkStart w:id="142" w:name="OLE_LINK2482"/>
      <w:bookmarkStart w:id="143" w:name="OLE_LINK2663"/>
      <w:bookmarkStart w:id="144" w:name="OLE_LINK2761"/>
      <w:bookmarkStart w:id="145" w:name="OLE_LINK2856"/>
      <w:bookmarkStart w:id="146" w:name="OLE_LINK2993"/>
      <w:bookmarkStart w:id="147" w:name="OLE_LINK2643"/>
      <w:bookmarkStart w:id="148" w:name="OLE_LINK2583"/>
      <w:bookmarkStart w:id="149" w:name="OLE_LINK2762"/>
      <w:bookmarkStart w:id="150" w:name="OLE_LINK2962"/>
      <w:bookmarkStart w:id="151" w:name="OLE_LINK2582"/>
      <w:proofErr w:type="gramStart"/>
      <w:r w:rsidRPr="001D5289">
        <w:rPr>
          <w:rFonts w:ascii="Book Antiqua" w:hAnsi="Book Antiqua"/>
          <w:b/>
          <w:color w:val="000000" w:themeColor="text1"/>
          <w:sz w:val="24"/>
          <w:lang w:val="en-GB"/>
        </w:rPr>
        <w:t xml:space="preserve">© </w:t>
      </w:r>
      <w:r w:rsidRPr="001D5289">
        <w:rPr>
          <w:rFonts w:ascii="Book Antiqua" w:eastAsia="AdvTimes" w:hAnsi="Book Antiqua" w:cs="AdvTimes"/>
          <w:b/>
          <w:color w:val="000000" w:themeColor="text1"/>
          <w:sz w:val="24"/>
        </w:rPr>
        <w:t>The Author(s) 2015.</w:t>
      </w:r>
      <w:proofErr w:type="gramEnd"/>
      <w:r w:rsidRPr="001D5289">
        <w:rPr>
          <w:rFonts w:ascii="Book Antiqua" w:eastAsia="AdvTimes" w:hAnsi="Book Antiqua" w:cs="AdvTimes"/>
          <w:color w:val="000000" w:themeColor="text1"/>
          <w:sz w:val="24"/>
        </w:rPr>
        <w:t xml:space="preserve"> </w:t>
      </w:r>
      <w:proofErr w:type="gramStart"/>
      <w:r w:rsidRPr="001D5289">
        <w:rPr>
          <w:rFonts w:ascii="Book Antiqua" w:eastAsia="AdvTimes" w:hAnsi="Book Antiqua" w:cs="AdvTimes"/>
          <w:color w:val="000000" w:themeColor="text1"/>
          <w:sz w:val="24"/>
        </w:rPr>
        <w:t xml:space="preserve">Published by </w:t>
      </w:r>
      <w:proofErr w:type="spellStart"/>
      <w:r w:rsidRPr="001D5289">
        <w:rPr>
          <w:rFonts w:ascii="Book Antiqua" w:hAnsi="Book Antiqua" w:cs="Arial Unicode MS"/>
          <w:color w:val="000000" w:themeColor="text1"/>
          <w:sz w:val="24"/>
          <w:lang w:val="en-GB"/>
        </w:rPr>
        <w:t>Baishideng</w:t>
      </w:r>
      <w:proofErr w:type="spellEnd"/>
      <w:r w:rsidRPr="001D5289">
        <w:rPr>
          <w:rFonts w:ascii="Book Antiqua" w:hAnsi="Book Antiqua" w:cs="Arial Unicode MS"/>
          <w:color w:val="000000" w:themeColor="text1"/>
          <w:sz w:val="24"/>
          <w:lang w:val="en-GB"/>
        </w:rPr>
        <w:t xml:space="preserve"> Publishing Group Inc.</w:t>
      </w:r>
      <w:proofErr w:type="gramEnd"/>
      <w:r w:rsidRPr="001D5289">
        <w:rPr>
          <w:rFonts w:ascii="Book Antiqua" w:hAnsi="Book Antiqua" w:cs="Arial Unicode MS"/>
          <w:color w:val="000000" w:themeColor="text1"/>
          <w:sz w:val="24"/>
        </w:rPr>
        <w:t xml:space="preserve"> All rights reserved.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</w:p>
    <w:p w:rsidR="004F45D4" w:rsidRPr="001D5289" w:rsidRDefault="004F45D4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F96B2F" w:rsidRPr="001D5289" w:rsidRDefault="002742C6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Core</w:t>
      </w:r>
      <w:r w:rsidR="00F96B2F"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tip: </w:t>
      </w:r>
      <w:r w:rsidR="00F96B2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patocellular carcinoma </w:t>
      </w:r>
      <w:r w:rsidR="004F45D4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(</w:t>
      </w:r>
      <w:r w:rsidR="004F45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r w:rsidR="004F45D4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) </w:t>
      </w:r>
      <w:r w:rsidR="00F96B2F" w:rsidRPr="001D5289">
        <w:rPr>
          <w:rFonts w:ascii="Book Antiqua" w:hAnsi="Book Antiqua" w:cs="Times New Roman"/>
          <w:color w:val="000000" w:themeColor="text1"/>
          <w:sz w:val="24"/>
          <w:szCs w:val="24"/>
        </w:rPr>
        <w:t>is a heterogeneous disease ca</w:t>
      </w:r>
      <w:r w:rsidR="00861241" w:rsidRPr="001D5289">
        <w:rPr>
          <w:rFonts w:ascii="Book Antiqua" w:hAnsi="Book Antiqua" w:cs="Times New Roman"/>
          <w:color w:val="000000" w:themeColor="text1"/>
          <w:sz w:val="24"/>
          <w:szCs w:val="24"/>
        </w:rPr>
        <w:t>used by multiple factors</w:t>
      </w:r>
      <w:r w:rsidR="00FC00B8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86124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ts</w:t>
      </w:r>
      <w:r w:rsidR="0034492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F96B2F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opathogenesis</w:t>
      </w:r>
      <w:proofErr w:type="spellEnd"/>
      <w:r w:rsidR="00F96B2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compl</w:t>
      </w:r>
      <w:r w:rsidR="0026102F" w:rsidRPr="001D5289">
        <w:rPr>
          <w:rFonts w:ascii="Book Antiqua" w:hAnsi="Book Antiqua" w:cs="Times New Roman"/>
          <w:color w:val="000000" w:themeColor="text1"/>
          <w:sz w:val="24"/>
          <w:szCs w:val="24"/>
        </w:rPr>
        <w:t>icated</w:t>
      </w:r>
      <w:r w:rsidR="00F96B2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paradoxical role</w:t>
      </w:r>
      <w:r w:rsidR="00F96B2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various immune cells. </w:t>
      </w:r>
      <w:r w:rsidR="0026102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review provides a comprehensive</w:t>
      </w:r>
      <w:r w:rsidR="0034492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A31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sight into the immunological mechanisms that control </w:t>
      </w:r>
      <w:proofErr w:type="spellStart"/>
      <w:r w:rsidR="005A31C1"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ocarcinogenesis</w:t>
      </w:r>
      <w:proofErr w:type="spellEnd"/>
      <w:r w:rsidR="005A31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 better </w:t>
      </w:r>
      <w:r w:rsidR="00D87B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fuller </w:t>
      </w:r>
      <w:r w:rsidR="005A31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nderstanding of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precise functioning</w:t>
      </w:r>
      <w:r w:rsidR="005A31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each of the cellular subsets may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open</w:t>
      </w:r>
      <w:r w:rsidR="005A31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w avenues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5A31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treatment of HCC.</w:t>
      </w:r>
    </w:p>
    <w:p w:rsidR="0028632A" w:rsidRPr="001D5289" w:rsidRDefault="0028632A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:rsidR="00C349DC" w:rsidRPr="001D5289" w:rsidRDefault="00C349DC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proofErr w:type="spellStart"/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Sachdeva</w:t>
      </w:r>
      <w:proofErr w:type="spellEnd"/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 M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, Chawla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 YK,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ora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 SK.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ology of hepatocellular carcinoma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.</w:t>
      </w:r>
      <w:proofErr w:type="gramEnd"/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9539D4" w:rsidRPr="009539D4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 xml:space="preserve">World J </w:t>
      </w:r>
      <w:proofErr w:type="spellStart"/>
      <w:r w:rsidR="009539D4" w:rsidRPr="009539D4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Hepatol</w:t>
      </w:r>
      <w:proofErr w:type="spellEnd"/>
      <w:r w:rsidR="009539D4" w:rsidRPr="009539D4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 xml:space="preserve"> </w:t>
      </w:r>
      <w:bookmarkStart w:id="152" w:name="_GoBack"/>
      <w:bookmarkEnd w:id="152"/>
      <w:r w:rsidRPr="001D5289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201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val="en-US" w:eastAsia="zh-CN"/>
        </w:rPr>
        <w:t>5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; In press</w:t>
      </w:r>
    </w:p>
    <w:p w:rsidR="00C363B1" w:rsidRPr="001D5289" w:rsidRDefault="00C363B1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  <w:br w:type="page"/>
      </w:r>
    </w:p>
    <w:p w:rsidR="00594F0D" w:rsidRPr="001D5289" w:rsidRDefault="00594F0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lastRenderedPageBreak/>
        <w:t>Introduction</w:t>
      </w:r>
    </w:p>
    <w:p w:rsidR="00B153AB" w:rsidRPr="001D5289" w:rsidRDefault="00D5720E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/>
          <w:color w:val="000000" w:themeColor="text1"/>
          <w:sz w:val="24"/>
          <w:szCs w:val="24"/>
        </w:rPr>
        <w:t>Hepatocellular carcinoma (HCC) is a</w:t>
      </w:r>
      <w:r w:rsidR="003F09A9" w:rsidRPr="001D528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cancer that emanates in the liver and is different </w:t>
      </w:r>
      <w:r w:rsidR="0022101A" w:rsidRPr="001D5289">
        <w:rPr>
          <w:rFonts w:ascii="Book Antiqua" w:hAnsi="Book Antiqua"/>
          <w:color w:val="000000" w:themeColor="text1"/>
          <w:sz w:val="24"/>
          <w:szCs w:val="24"/>
        </w:rPr>
        <w:t>from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 the metastatic liver </w:t>
      </w:r>
      <w:r w:rsidR="00166408" w:rsidRPr="001D5289">
        <w:rPr>
          <w:rFonts w:ascii="Book Antiqua" w:hAnsi="Book Antiqua"/>
          <w:color w:val="000000" w:themeColor="text1"/>
          <w:sz w:val="24"/>
          <w:szCs w:val="24"/>
        </w:rPr>
        <w:t>cancer that hails from some other organ and culminates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 in </w:t>
      </w:r>
      <w:r w:rsidR="002742C6" w:rsidRPr="001D5289">
        <w:rPr>
          <w:rFonts w:ascii="Book Antiqua" w:hAnsi="Book Antiqua"/>
          <w:color w:val="000000" w:themeColor="text1"/>
          <w:sz w:val="24"/>
          <w:szCs w:val="24"/>
        </w:rPr>
        <w:t>the liver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935C5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orldwide, HCC </w:t>
      </w:r>
      <w:r w:rsidR="00C92C36" w:rsidRPr="001D5289">
        <w:rPr>
          <w:rFonts w:ascii="Book Antiqua" w:hAnsi="Book Antiqua" w:cs="Times New Roman"/>
          <w:color w:val="000000" w:themeColor="text1"/>
          <w:sz w:val="24"/>
          <w:szCs w:val="24"/>
        </w:rPr>
        <w:t>stands as the</w:t>
      </w:r>
      <w:r w:rsidR="00935C5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xth most prevalent cancer</w:t>
      </w:r>
      <w:r w:rsidR="00C92C36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E0A2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third most</w:t>
      </w:r>
      <w:r w:rsidR="00935C5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use of </w:t>
      </w:r>
      <w:r w:rsidR="00C92C36" w:rsidRPr="001D5289">
        <w:rPr>
          <w:rFonts w:ascii="Book Antiqua" w:hAnsi="Book Antiqua" w:cs="Times New Roman"/>
          <w:color w:val="000000" w:themeColor="text1"/>
          <w:sz w:val="24"/>
          <w:szCs w:val="24"/>
        </w:rPr>
        <w:t>mortality</w:t>
      </w:r>
      <w:r w:rsidR="00935C5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720A0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common poor-prognosis malignancy due to </w:t>
      </w:r>
      <w:r w:rsidR="00AE0A25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currence after surgery</w:t>
      </w:r>
      <w:r w:rsidR="00720A0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proofErr w:type="gramStart"/>
      <w:r w:rsidR="00720A03" w:rsidRPr="001D5289">
        <w:rPr>
          <w:rFonts w:ascii="Book Antiqua" w:hAnsi="Book Antiqua" w:cs="Times New Roman"/>
          <w:color w:val="000000" w:themeColor="text1"/>
          <w:sz w:val="24"/>
          <w:szCs w:val="24"/>
        </w:rPr>
        <w:t>metastasi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b3JuZXI8L0F1dGhvcj48WWVhcj4yMDEyPC9ZZWFyPjxS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b3JuZXI8L0F1dGhvcj48WWVhcj4yMDEyPC9ZZWFyPjxS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740EB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0A03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I</w:t>
      </w:r>
      <w:r w:rsidR="00EC01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t accounts for approximately 70</w:t>
      </w:r>
      <w:r w:rsidR="00C349DC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%</w:t>
      </w:r>
      <w:r w:rsidR="00720A03" w:rsidRPr="001D5289">
        <w:rPr>
          <w:rFonts w:ascii="Book Antiqua" w:hAnsi="Book Antiqua" w:cs="Times New Roman"/>
          <w:color w:val="000000" w:themeColor="text1"/>
          <w:sz w:val="24"/>
          <w:szCs w:val="24"/>
        </w:rPr>
        <w:t>-80% of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l primary liver cancer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case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b3JkZW5zdGVkdDwvQXV0aG9yPjxZZWFyPjIwMTA8L1ll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b3JkZW5zdGVkdDwvQXV0aG9yPjxZZWFyPjIwMTA8L1ll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740EB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0A0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F033C" w:rsidRPr="001D5289">
        <w:rPr>
          <w:rFonts w:ascii="Book Antiqua" w:hAnsi="Book Antiqua" w:cs="Times New Roman"/>
          <w:color w:val="000000" w:themeColor="text1"/>
          <w:sz w:val="24"/>
          <w:szCs w:val="24"/>
        </w:rPr>
        <w:t>It is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st</w:t>
      </w:r>
      <w:r w:rsidR="005934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valent in </w:t>
      </w:r>
      <w:r w:rsidR="005428F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ian </w:t>
      </w:r>
      <w:r w:rsidR="00A03E0A" w:rsidRPr="001D5289">
        <w:rPr>
          <w:rFonts w:ascii="Book Antiqua" w:hAnsi="Book Antiqua" w:cs="Times New Roman"/>
          <w:color w:val="000000" w:themeColor="text1"/>
          <w:sz w:val="24"/>
          <w:szCs w:val="24"/>
        </w:rPr>
        <w:t>nations</w:t>
      </w:r>
      <w:r w:rsidR="005428F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like</w:t>
      </w:r>
      <w:r w:rsidR="005428F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hina and Japan, and </w:t>
      </w:r>
      <w:r w:rsidR="0059342C" w:rsidRPr="001D5289">
        <w:rPr>
          <w:rFonts w:ascii="Book Antiqua" w:hAnsi="Book Antiqua" w:cs="Times New Roman"/>
          <w:color w:val="000000" w:themeColor="text1"/>
          <w:sz w:val="24"/>
          <w:szCs w:val="24"/>
        </w:rPr>
        <w:t>a lea</w:t>
      </w:r>
      <w:r w:rsidR="00A37CB0" w:rsidRPr="001D5289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5934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g cause of death </w:t>
      </w:r>
      <w:r w:rsidR="00EC015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in </w:t>
      </w:r>
      <w:r w:rsidR="005428FA" w:rsidRPr="001D5289">
        <w:rPr>
          <w:rFonts w:ascii="Book Antiqua" w:hAnsi="Book Antiqua" w:cs="Times New Roman"/>
          <w:color w:val="000000" w:themeColor="text1"/>
          <w:sz w:val="24"/>
          <w:szCs w:val="24"/>
        </w:rPr>
        <w:t>few weeks or months of detection.</w:t>
      </w:r>
      <w:r w:rsidR="00B153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6705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disease is generally diagnosed at a late </w:t>
      </w:r>
      <w:r w:rsidR="00A03E0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tage, which</w:t>
      </w:r>
      <w:r w:rsidR="0006705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ificantly brings down the survival rate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less than</w:t>
      </w:r>
      <w:r w:rsidR="0006705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4% </w:t>
      </w:r>
      <w:r w:rsidR="0022101A" w:rsidRPr="001D5289">
        <w:rPr>
          <w:rFonts w:ascii="Book Antiqua" w:hAnsi="Book Antiqua" w:cs="Times New Roman"/>
          <w:color w:val="000000" w:themeColor="text1"/>
          <w:sz w:val="24"/>
          <w:szCs w:val="24"/>
        </w:rPr>
        <w:t>within</w:t>
      </w:r>
      <w:r w:rsidR="0006705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span of five year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El-Serag&lt;/Author&gt;&lt;Year&gt;2008&lt;/Year&gt;&lt;RecNum&gt;24&lt;/RecNum&gt;&lt;record&gt;&lt;rec-number&gt;24&lt;/rec-number&gt;&lt;foreign-keys&gt;&lt;key app="EN" db-id="eewpvrzvv90p50es92rxffvddevrzw0ftvr5"&gt;24&lt;/key&gt;&lt;/foreign-keys&gt;&lt;ref-type name="Journal Article"&gt;17&lt;/ref-type&gt;&lt;contributors&gt;&lt;authors&gt;&lt;author&gt;El-Serag, H. B.&lt;/author&gt;&lt;author&gt;Marrero, J. A.&lt;/author&gt;&lt;author&gt;Rudolph, L.&lt;/author&gt;&lt;author&gt;Reddy, K. R.&lt;/author&gt;&lt;/authors&gt;&lt;/contributors&gt;&lt;auth-address&gt;Section of Gastroenterology and Hepatology, Baylor College of Medicine, Houston, Texas 77030, USA. hasheme@bcm.tmc.edu&lt;/auth-address&gt;&lt;titles&gt;&lt;title&gt;Diagnosis and treatment of hepatocellular carcinoma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1752-63&lt;/pages&gt;&lt;volume&gt;134&lt;/volume&gt;&lt;number&gt;6&lt;/number&gt;&lt;keywords&gt;&lt;keyword&gt;Carcinoma, Hepatocellular/*diagnosis/*therapy&lt;/keyword&gt;&lt;keyword&gt;Combined Modality Therapy&lt;/keyword&gt;&lt;keyword&gt;Diagnostic Imaging&lt;/keyword&gt;&lt;keyword&gt;Humans&lt;/keyword&gt;&lt;keyword&gt;Liver Neoplasms/*diagnosis/*therapy&lt;/keyword&gt;&lt;keyword&gt;Neoplasm Staging&lt;/keyword&gt;&lt;/keywords&gt;&lt;dates&gt;&lt;year&gt;2008&lt;/year&gt;&lt;pub-dates&gt;&lt;date&gt;May&lt;/date&gt;&lt;/pub-dates&gt;&lt;/dates&gt;&lt;isbn&gt;1528-0012 (Electronic)&amp;#xD;0016-5085 (Linking)&lt;/isbn&gt;&lt;accession-num&gt;18471552&lt;/accession-num&gt;&lt;urls&gt;&lt;related-urls&gt;&lt;url&gt;http://www.ncbi.nlm.nih.gov/pubmed/18471552&lt;/url&gt;&lt;/related-urls&gt;&lt;/urls&gt;&lt;electronic-resource-num&gt;10.1053/j.gastro.2008.02.090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13B00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The</w:t>
      </w:r>
      <w:r w:rsidR="00BD04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available treatment</w:t>
      </w:r>
      <w:r w:rsidR="005720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ption</w:t>
      </w:r>
      <w:r w:rsidR="001501B8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720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not 100% successful </w:t>
      </w:r>
      <w:r w:rsidR="00BF68D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the estimated recurrence rates are around 50% </w:t>
      </w:r>
      <w:r w:rsidR="009F49F0" w:rsidRPr="001D5289">
        <w:rPr>
          <w:rFonts w:ascii="Book Antiqua" w:hAnsi="Book Antiqua" w:cs="Times New Roman"/>
          <w:color w:val="000000" w:themeColor="text1"/>
          <w:sz w:val="24"/>
          <w:szCs w:val="24"/>
        </w:rPr>
        <w:t>over</w:t>
      </w:r>
      <w:r w:rsidR="00BF68D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span of 3 years post-surgery</w:t>
      </w:r>
      <w:r w:rsidR="00ED5AE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a </w:t>
      </w:r>
      <w:r w:rsidR="00ED5AE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vival rate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of only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D5AEF" w:rsidRPr="001D5289">
        <w:rPr>
          <w:rFonts w:ascii="Book Antiqua" w:hAnsi="Book Antiqua" w:cs="Times New Roman"/>
          <w:color w:val="000000" w:themeColor="text1"/>
          <w:sz w:val="24"/>
          <w:szCs w:val="24"/>
        </w:rPr>
        <w:t>30</w:t>
      </w:r>
      <w:r w:rsidR="00C349DC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%</w:t>
      </w:r>
      <w:r w:rsidR="007F033C" w:rsidRPr="001D5289">
        <w:rPr>
          <w:rFonts w:ascii="Book Antiqua" w:hAnsi="Book Antiqua" w:cs="Times New Roman"/>
          <w:color w:val="000000" w:themeColor="text1"/>
          <w:sz w:val="24"/>
          <w:szCs w:val="24"/>
        </w:rPr>
        <w:t>-40% at five years post-surgery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Aravalli&lt;/Author&gt;&lt;Year&gt;2008&lt;/Year&gt;&lt;RecNum&gt;23&lt;/RecNum&gt;&lt;record&gt;&lt;rec-number&gt;23&lt;/rec-number&gt;&lt;foreign-keys&gt;&lt;key app="EN" db-id="eewpvrzvv90p50es92rxffvddevrzw0ftvr5"&gt;23&lt;/key&gt;&lt;/foreign-keys&gt;&lt;ref-type name="Journal Article"&gt;17&lt;/ref-type&gt;&lt;contributors&gt;&lt;authors&gt;&lt;author&gt;Aravalli, R. N.&lt;/author&gt;&lt;author&gt;Steer, C. J.&lt;/author&gt;&lt;author&gt;Cressman, E. N.&lt;/author&gt;&lt;/authors&gt;&lt;/contributors&gt;&lt;auth-address&gt;Department of Radiology, Cell Biology and Development, University of Minnesota Medical School, Minneapolis, MN, USA. arava001@umn.edu&lt;/auth-address&gt;&lt;titles&gt;&lt;title&gt;Molecular mechanisms of hepatocellular carcinoma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2047-63&lt;/pages&gt;&lt;volume&gt;48&lt;/volume&gt;&lt;number&gt;6&lt;/number&gt;&lt;keywords&gt;&lt;keyword&gt;Carcinoma, Hepatocellular/genetics/*physiopathology/therapy&lt;/keyword&gt;&lt;keyword&gt;Gene Expression Profiling&lt;/keyword&gt;&lt;keyword&gt;Gene Expression Regulation, Neoplastic&lt;/keyword&gt;&lt;keyword&gt;Humans&lt;/keyword&gt;&lt;keyword&gt;Liver Neoplasms/genetics/*physiopathology/therapy&lt;/keyword&gt;&lt;keyword&gt;Signal Transduction/genetics/*physiology&lt;/keyword&gt;&lt;keyword&gt;Tumor Markers, Biological&lt;/keyword&gt;&lt;/keywords&gt;&lt;dates&gt;&lt;year&gt;2008&lt;/year&gt;&lt;pub-dates&gt;&lt;date&gt;Dec&lt;/date&gt;&lt;/pub-dates&gt;&lt;/dates&gt;&lt;isbn&gt;1527-3350 (Electronic)&amp;#xD;0270-9139 (Linking)&lt;/isbn&gt;&lt;accession-num&gt;19003900&lt;/accession-num&gt;&lt;urls&gt;&lt;related-urls&gt;&lt;url&gt;http://www.ncbi.nlm.nih.gov/pubmed/19003900&lt;/url&gt;&lt;/related-urls&gt;&lt;/urls&gt;&lt;electronic-resource-num&gt;10.1002/hep.22580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13B00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16C4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E856DF" w:rsidRPr="001D5289" w:rsidRDefault="00C5017C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ajor risk factors for chronic liver disease and subsequent HCC </w:t>
      </w:r>
      <w:r w:rsidR="000C59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clude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ior infection with viruses like hepatitis B and hepatitis C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Anzola&lt;/Author&gt;&lt;Year&gt;2004&lt;/Year&gt;&lt;RecNum&gt;81&lt;/RecNum&gt;&lt;record&gt;&lt;rec-number&gt;81&lt;/rec-number&gt;&lt;foreign-keys&gt;&lt;key app="EN" db-id="eewpvrzvv90p50es92rxffvddevrzw0ftvr5"&gt;81&lt;/key&gt;&lt;/foreign-keys&gt;&lt;ref-type name="Journal Article"&gt;17&lt;/ref-type&gt;&lt;contributors&gt;&lt;authors&gt;&lt;author&gt;Anzola, M.&lt;/author&gt;&lt;/authors&gt;&lt;/contributors&gt;&lt;auth-address&gt;Departamento de Z, y Dinamica Celular, Facultad de Farmacia, Universidad del Pais Vasco, Vitoria, Spain. ggbancam@lg.ehu.es&lt;/auth-address&gt;&lt;titles&gt;&lt;title&gt;Hepatocellular carcinoma: role of hepatitis B and hepatitis C viruses proteins in hepatocarcinogenesis&lt;/title&gt;&lt;secondary-title&gt;J Viral Hepat&lt;/secondary-title&gt;&lt;alt-title&gt;Journal of viral hepatitis&lt;/alt-title&gt;&lt;/titles&gt;&lt;periodical&gt;&lt;full-title&gt;J Viral Hepat&lt;/full-title&gt;&lt;abbr-1&gt;Journal of viral hepatitis&lt;/abbr-1&gt;&lt;/periodical&gt;&lt;alt-periodical&gt;&lt;full-title&gt;J Viral Hepat&lt;/full-title&gt;&lt;abbr-1&gt;Journal of viral hepatitis&lt;/abbr-1&gt;&lt;/alt-periodical&gt;&lt;pages&gt;383-93&lt;/pages&gt;&lt;volume&gt;11&lt;/volume&gt;&lt;number&gt;5&lt;/number&gt;&lt;keywords&gt;&lt;keyword&gt;Carcinoma, Hepatocellular/*etiology&lt;/keyword&gt;&lt;keyword&gt;Hepatitis B/complications&lt;/keyword&gt;&lt;keyword&gt;Hepatitis C/complications&lt;/keyword&gt;&lt;keyword&gt;Humans&lt;/keyword&gt;&lt;keyword&gt;Liver Neoplasms/*etiology&lt;/keyword&gt;&lt;keyword&gt;Trans-Activators/*metabolism&lt;/keyword&gt;&lt;keyword&gt;Viral Nonstructural Proteins/*metabolism&lt;/keyword&gt;&lt;/keywords&gt;&lt;dates&gt;&lt;year&gt;2004&lt;/year&gt;&lt;pub-dates&gt;&lt;date&gt;Sep&lt;/date&gt;&lt;/pub-dates&gt;&lt;/dates&gt;&lt;isbn&gt;1352-0504 (Print)&amp;#xD;1352-0504 (Linking)&lt;/isbn&gt;&lt;accession-num&gt;15357643&lt;/accession-num&gt;&lt;urls&gt;&lt;related-urls&gt;&lt;url&gt;http://www.ncbi.nlm.nih.gov/pubmed/15357643&lt;/url&gt;&lt;/related-urls&gt;&lt;/urls&gt;&lt;electronic-resource-num&gt;10.1111/j.1365-2893.2004.00521.x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B153AB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B785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D577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udies </w:t>
      </w:r>
      <w:r w:rsidR="00A03E0A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DD577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03E0A" w:rsidRPr="001D5289">
        <w:rPr>
          <w:rFonts w:ascii="Book Antiqua" w:hAnsi="Book Antiqua" w:cs="Times New Roman"/>
          <w:color w:val="000000" w:themeColor="text1"/>
          <w:sz w:val="24"/>
          <w:szCs w:val="24"/>
        </w:rPr>
        <w:t>mouse</w:t>
      </w:r>
      <w:r w:rsidR="00DD577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dels have </w:t>
      </w:r>
      <w:r w:rsidR="0083562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inted towards a major role of </w:t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>local in</w:t>
      </w:r>
      <w:r w:rsidR="00DD5773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a-hepatic chronic inflammation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94C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DD5773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omoting</w:t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ocarcinogenesis</w:t>
      </w:r>
      <w:proofErr w:type="spellEnd"/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A54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animals </w:t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="009E5882" w:rsidRPr="001D5289">
        <w:rPr>
          <w:rFonts w:ascii="Book Antiqua" w:hAnsi="Book Antiqua" w:cs="TimesNewRoman"/>
          <w:color w:val="000000" w:themeColor="text1"/>
          <w:sz w:val="24"/>
          <w:szCs w:val="24"/>
        </w:rPr>
        <w:t>non-alcoholic</w:t>
      </w:r>
      <w:r w:rsidR="00730014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 </w:t>
      </w:r>
      <w:proofErr w:type="spellStart"/>
      <w:r w:rsidR="00730014" w:rsidRPr="001D5289">
        <w:rPr>
          <w:rFonts w:ascii="Book Antiqua" w:hAnsi="Book Antiqua" w:cs="TimesNewRoman"/>
          <w:color w:val="000000" w:themeColor="text1"/>
          <w:sz w:val="24"/>
          <w:szCs w:val="24"/>
        </w:rPr>
        <w:t>steatohepatitis</w:t>
      </w:r>
      <w:proofErr w:type="spellEnd"/>
      <w:r w:rsidR="00730014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 (</w:t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>NASH</w:t>
      </w:r>
      <w:proofErr w:type="gramStart"/>
      <w:r w:rsidR="007300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JrPC9BdXRob3I+PFllYXI+MjAxMDwvWWVhcj48UmVj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JrPC9BdXRob3I+PFllYXI+MjAxMDwvWWVhcj48UmVj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B153AB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74C03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A</w:t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cumulating </w:t>
      </w:r>
      <w:r w:rsidR="00ED5AE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ata in </w:t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>human</w:t>
      </w:r>
      <w:r w:rsidR="00ED5AEF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74C0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dicate an increasing role for NASH as a </w:t>
      </w:r>
      <w:r w:rsidR="00C363B1" w:rsidRPr="001D5289">
        <w:rPr>
          <w:rFonts w:ascii="Book Antiqua" w:hAnsi="Book Antiqua" w:cs="Times New Roman"/>
          <w:color w:val="000000" w:themeColor="text1"/>
          <w:sz w:val="24"/>
          <w:szCs w:val="24"/>
        </w:rPr>
        <w:t>risk factor for HCC development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tarley&lt;/Author&gt;&lt;Year&gt;2010&lt;/Year&gt;&lt;RecNum&gt;85&lt;/RecNum&gt;&lt;record&gt;&lt;rec-number&gt;85&lt;/rec-number&gt;&lt;foreign-keys&gt;&lt;key app="EN" db-id="eewpvrzvv90p50es92rxffvddevrzw0ftvr5"&gt;85&lt;/key&gt;&lt;/foreign-keys&gt;&lt;ref-type name="Journal Article"&gt;17&lt;/ref-type&gt;&lt;contributors&gt;&lt;authors&gt;&lt;author&gt;Starley, B. Q.&lt;/author&gt;&lt;author&gt;Calcagno, C. J.&lt;/author&gt;&lt;author&gt;Harrison, S. A.&lt;/author&gt;&lt;/authors&gt;&lt;/contributors&gt;&lt;auth-address&gt;Department of Medicine, Division of Gastroenterology and Hepatology, Brooke Army Medical Center, Fort Sam Houston, TX 78234, USA.&lt;/auth-address&gt;&lt;titles&gt;&lt;title&gt;Nonalcoholic fatty liver disease and hepatocellular carcinoma: a weighty connection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1820-32&lt;/pages&gt;&lt;volume&gt;51&lt;/volume&gt;&lt;number&gt;5&lt;/number&gt;&lt;keywords&gt;&lt;keyword&gt;Age Factors&lt;/keyword&gt;&lt;keyword&gt;Carcinoma, Hepatocellular/*etiology&lt;/keyword&gt;&lt;keyword&gt;*Diabetes Complications&lt;/keyword&gt;&lt;keyword&gt;Fatty Liver/*complications&lt;/keyword&gt;&lt;keyword&gt;Hepatitis C, Chronic/complications&lt;/keyword&gt;&lt;keyword&gt;Humans&lt;/keyword&gt;&lt;keyword&gt;Iron/metabolism&lt;/keyword&gt;&lt;keyword&gt;Liver/metabolism&lt;/keyword&gt;&lt;keyword&gt;Liver Cirrhosis/etiology&lt;/keyword&gt;&lt;keyword&gt;Liver Neoplasms/*etiology&lt;/keyword&gt;&lt;keyword&gt;Obesity/*complications&lt;/keyword&gt;&lt;keyword&gt;Risk Factors&lt;/keyword&gt;&lt;/keywords&gt;&lt;dates&gt;&lt;year&gt;2010&lt;/year&gt;&lt;pub-dates&gt;&lt;date&gt;May&lt;/date&gt;&lt;/pub-dates&gt;&lt;/dates&gt;&lt;isbn&gt;1527-3350 (Electronic)&amp;#xD;0270-9139 (Linking)&lt;/isbn&gt;&lt;accession-num&gt;20432259&lt;/accession-num&gt;&lt;urls&gt;&lt;related-urls&gt;&lt;url&gt;http://www.ncbi.nlm.nih.gov/pubmed/20432259&lt;/url&gt;&lt;/related-urls&gt;&lt;/urls&gt;&lt;electronic-resource-num&gt;10.1002/hep.23594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B153AB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C1E28" w:rsidRPr="001D5289">
        <w:rPr>
          <w:rFonts w:ascii="Book Antiqua" w:hAnsi="Book Antiqua" w:cs="Times New Roman"/>
          <w:color w:val="000000" w:themeColor="text1"/>
          <w:sz w:val="24"/>
          <w:szCs w:val="24"/>
        </w:rPr>
        <w:t>Besides these, o</w:t>
      </w:r>
      <w:r w:rsidR="00C167F0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r emerging risk factor</w:t>
      </w:r>
      <w:r w:rsidR="00361446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61446" w:rsidRPr="001D5289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61446" w:rsidRPr="001D5289">
        <w:rPr>
          <w:rFonts w:ascii="Book Antiqua" w:hAnsi="Book Antiqua" w:cs="Times New Roman"/>
          <w:color w:val="000000" w:themeColor="text1"/>
          <w:sz w:val="24"/>
          <w:szCs w:val="24"/>
        </w:rPr>
        <w:t>obesity, especially visceral adiposity</w:t>
      </w:r>
      <w:r w:rsidR="003370D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ading to </w:t>
      </w:r>
      <w:r w:rsidR="00361446" w:rsidRPr="001D5289">
        <w:rPr>
          <w:rFonts w:ascii="Book Antiqua" w:hAnsi="Book Antiqua" w:cs="Times New Roman"/>
          <w:color w:val="000000" w:themeColor="text1"/>
          <w:sz w:val="24"/>
          <w:szCs w:val="24"/>
        </w:rPr>
        <w:t>non-alcoholic fatty liver disease</w:t>
      </w:r>
      <w:r w:rsidR="00DC1E3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NAFLD)</w:t>
      </w:r>
      <w:r w:rsidR="0036144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5C1E2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umption of </w:t>
      </w:r>
      <w:r w:rsidR="00DC1E3C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cohol</w:t>
      </w:r>
      <w:r w:rsidR="00361446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C1E2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bacco, </w:t>
      </w:r>
      <w:r w:rsidR="0036144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odstuffs contaminated with aflatoxin B1, diabetes, </w:t>
      </w:r>
      <w:r w:rsidR="00FA6E9E" w:rsidRPr="001D5289">
        <w:rPr>
          <w:rFonts w:ascii="Book Antiqua" w:hAnsi="Book Antiqua" w:cs="Times New Roman"/>
          <w:color w:val="000000" w:themeColor="text1"/>
          <w:sz w:val="24"/>
          <w:szCs w:val="24"/>
        </w:rPr>
        <w:t>over use of oral contraceptive pills</w:t>
      </w:r>
      <w:r w:rsidR="0036144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</w:t>
      </w:r>
      <w:r w:rsidR="00D10016" w:rsidRPr="001D5289">
        <w:rPr>
          <w:rFonts w:ascii="Book Antiqua" w:hAnsi="Book Antiqua" w:cs="Times New Roman"/>
          <w:color w:val="000000" w:themeColor="text1"/>
          <w:sz w:val="24"/>
          <w:szCs w:val="24"/>
        </w:rPr>
        <w:t>iron overload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Aravalli&lt;/Author&gt;&lt;Year&gt;2008&lt;/Year&gt;&lt;RecNum&gt;23&lt;/RecNum&gt;&lt;record&gt;&lt;rec-number&gt;23&lt;/rec-number&gt;&lt;foreign-keys&gt;&lt;key app="EN" db-id="eewpvrzvv90p50es92rxffvddevrzw0ftvr5"&gt;23&lt;/key&gt;&lt;/foreign-keys&gt;&lt;ref-type name="Journal Article"&gt;17&lt;/ref-type&gt;&lt;contributors&gt;&lt;authors&gt;&lt;author&gt;Aravalli, R. N.&lt;/author&gt;&lt;author&gt;Steer, C. J.&lt;/author&gt;&lt;author&gt;Cressman, E. N.&lt;/author&gt;&lt;/authors&gt;&lt;/contributors&gt;&lt;auth-address&gt;Department of Radiology, Cell Biology and Development, University of Minnesota Medical School, Minneapolis, MN, USA. arava001@umn.edu&lt;/auth-address&gt;&lt;titles&gt;&lt;title&gt;Molecular mechanisms of hepatocellular carcinoma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2047-63&lt;/pages&gt;&lt;volume&gt;48&lt;/volume&gt;&lt;number&gt;6&lt;/number&gt;&lt;keywords&gt;&lt;keyword&gt;Carcinoma, Hepatocellular/genetics/*physiopathology/therapy&lt;/keyword&gt;&lt;keyword&gt;Gene Expression Profiling&lt;/keyword&gt;&lt;keyword&gt;Gene Expression Regulation, Neoplastic&lt;/keyword&gt;&lt;keyword&gt;Humans&lt;/keyword&gt;&lt;keyword&gt;Liver Neoplasms/genetics/*physiopathology/therapy&lt;/keyword&gt;&lt;keyword&gt;Signal Transduction/genetics/*physiology&lt;/keyword&gt;&lt;keyword&gt;Tumor Markers, Biological&lt;/keyword&gt;&lt;/keywords&gt;&lt;dates&gt;&lt;year&gt;2008&lt;/year&gt;&lt;pub-dates&gt;&lt;date&gt;Dec&lt;/date&gt;&lt;/pub-dates&gt;&lt;/dates&gt;&lt;isbn&gt;1527-3350 (Electronic)&amp;#xD;0270-9139 (Linking)&lt;/isbn&gt;&lt;accession-num&gt;19003900&lt;/accession-num&gt;&lt;urls&gt;&lt;related-urls&gt;&lt;url&gt;http://www.ncbi.nlm.nih.gov/pubmed/19003900&lt;/url&gt;&lt;/related-urls&gt;&lt;/urls&gt;&lt;electronic-resource-num&gt;10.1002/hep.22580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B153AB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bookmarkEnd w:id="16"/>
      <w:r w:rsidR="00FE255D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085091" w:rsidRPr="001D5289" w:rsidRDefault="00CE3F7B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factors promoting tole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nce to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03E0A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tigens, including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creased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recognition of malignant cells and suppression of immunity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, chronic inflammation either mediated by viru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rivennikov&lt;/Author&gt;&lt;Year&gt;2010&lt;/Year&gt;&lt;RecNum&gt;1&lt;/RecNum&gt;&lt;record&gt;&lt;rec-number&gt;1&lt;/rec-number&gt;&lt;foreign-keys&gt;&lt;key app="EN" db-id="eewpvrzvv90p50es92rxffvddevrzw0ftvr5"&gt;1&lt;/key&gt;&lt;/foreign-keys&gt;&lt;ref-type name="Journal Article"&gt;17&lt;/ref-type&gt;&lt;contributors&gt;&lt;authors&gt;&lt;author&gt;Grivennikov, S. I.&lt;/author&gt;&lt;author&gt;Greten, F. R.&lt;/author&gt;&lt;author&gt;Karin, M.&lt;/author&gt;&lt;/authors&gt;&lt;/contributors&gt;&lt;auth-address&gt;Departments of Pharmacology and Pathology, University of California, San Diego, La Jolla, 92093, USA.&lt;/auth-address&gt;&lt;titles&gt;&lt;title&gt;Immunity, inflammation, and cancer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883-99&lt;/pages&gt;&lt;volume&gt;140&lt;/volume&gt;&lt;number&gt;6&lt;/number&gt;&lt;keywords&gt;&lt;keyword&gt;Animals&lt;/keyword&gt;&lt;keyword&gt;Cell Transformation, Neoplastic/immunology&lt;/keyword&gt;&lt;keyword&gt;Humans&lt;/keyword&gt;&lt;keyword&gt;Immune System/cytology&lt;/keyword&gt;&lt;keyword&gt;Inflammation/immunology/*physiopathology&lt;/keyword&gt;&lt;keyword&gt;Neoplasms/*immunology&lt;/keyword&gt;&lt;/keywords&gt;&lt;dates&gt;&lt;year&gt;2010&lt;/year&gt;&lt;pub-dates&gt;&lt;date&gt;Mar 19&lt;/date&gt;&lt;/pub-dates&gt;&lt;/dates&gt;&lt;isbn&gt;1097-4172 (Electronic)&amp;#xD;0092-8674 (Linking)&lt;/isbn&gt;&lt;accession-num&gt;20303878&lt;/accession-num&gt;&lt;urls&gt;&lt;related-urls&gt;&lt;url&gt;http://www.ncbi.nlm.nih.gov/pubmed/20303878&lt;/url&gt;&lt;/related-urls&gt;&lt;/urls&gt;&lt;custom2&gt;2866629&lt;/custom2&gt;&lt;electronic-resource-num&gt;10.1016/j.cell.2010.01.025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2B5277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e dysregulation</w:t>
      </w:r>
      <w:r w:rsidR="00C74C03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74C03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l lead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carcinogenesi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chreiber&lt;/Author&gt;&lt;Year&gt;2011&lt;/Year&gt;&lt;RecNum&gt;92&lt;/RecNum&gt;&lt;record&gt;&lt;rec-number&gt;92&lt;/rec-number&gt;&lt;foreign-keys&gt;&lt;key app="EN" db-id="eewpvrzvv90p50es92rxffvddevrzw0ftvr5"&gt;92&lt;/key&gt;&lt;/foreign-keys&gt;&lt;ref-type name="Journal Article"&gt;17&lt;/ref-type&gt;&lt;contributors&gt;&lt;authors&gt;&lt;author&gt;Schreiber, R. D.&lt;/author&gt;&lt;author&gt;Old, L. J.&lt;/author&gt;&lt;author&gt;Smyth, M. J.&lt;/author&gt;&lt;/authors&gt;&lt;/contributors&gt;&lt;auth-address&gt;Department of Pathology and Immunology, Washington University School of Medicine, St. Louis, MO 63110, USA. schreiber@immunology.wustl.edu&lt;/auth-address&gt;&lt;titles&gt;&lt;title&gt;Cancer immunoediting: integrating immunity&amp;apos;s roles in cancer suppression and promotion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565-70&lt;/pages&gt;&lt;volume&gt;331&lt;/volume&gt;&lt;number&gt;6024&lt;/number&gt;&lt;keywords&gt;&lt;keyword&gt;Adaptive Immunity&lt;/keyword&gt;&lt;keyword&gt;Animals&lt;/keyword&gt;&lt;keyword&gt;Antigens, Neoplasm/immunology&lt;/keyword&gt;&lt;keyword&gt;Humans&lt;/keyword&gt;&lt;keyword&gt;Immune System/*physiology&lt;/keyword&gt;&lt;keyword&gt;Immune Tolerance&lt;/keyword&gt;&lt;keyword&gt;Immunity, Innate&lt;/keyword&gt;&lt;keyword&gt;Immunocompromised Host&lt;/keyword&gt;&lt;keyword&gt;Immunologic Surveillance&lt;/keyword&gt;&lt;keyword&gt;Immunotherapy&lt;/keyword&gt;&lt;keyword&gt;Lymphocytes, Tumor-Infiltrating/immunology&lt;/keyword&gt;&lt;keyword&gt;Mice&lt;/keyword&gt;&lt;keyword&gt;Models, Immunological&lt;/keyword&gt;&lt;keyword&gt;Neoplasms/*immunology/therapy&lt;/keyword&gt;&lt;keyword&gt;Prognosis&lt;/keyword&gt;&lt;keyword&gt;Tumor Escape&lt;/keyword&gt;&lt;/keywords&gt;&lt;dates&gt;&lt;year&gt;2011&lt;/year&gt;&lt;pub-dates&gt;&lt;date&gt;Mar 25&lt;/date&gt;&lt;/pub-dates&gt;&lt;/dates&gt;&lt;isbn&gt;1095-9203 (Electronic)&amp;#xD;0036-8075 (Linking)&lt;/isbn&gt;&lt;accession-num&gt;21436444&lt;/accession-num&gt;&lt;urls&gt;&lt;related-urls&gt;&lt;url&gt;http://www.ncbi.nlm.nih.gov/pubmed/21436444&lt;/url&gt;&lt;/related-urls&gt;&lt;/urls&gt;&lt;electronic-resource-num&gt;10.1126/science.1203486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80F24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bookmarkStart w:id="153" w:name="OLE_LINK8"/>
      <w:bookmarkStart w:id="154" w:name="OLE_LINK9"/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ent studies have provided evidence that 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ysregulated </w:t>
      </w:r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e system</w:t>
      </w:r>
      <w:r w:rsidR="000A4048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ncluding changes in the number or function of immune cells, cytokine level</w:t>
      </w:r>
      <w:r w:rsidR="0071797F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71797F" w:rsidRPr="001D5289">
        <w:rPr>
          <w:rFonts w:ascii="Book Antiqua" w:hAnsi="Book Antiqua" w:cs="Times New Roman"/>
          <w:color w:val="000000" w:themeColor="text1"/>
          <w:sz w:val="24"/>
          <w:szCs w:val="24"/>
        </w:rPr>
        <w:t>expression of inhibitory receptors or their ligands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87A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significantly contribute to</w:t>
      </w:r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development of </w:t>
      </w:r>
      <w:proofErr w:type="gramStart"/>
      <w:r w:rsidR="00C363B1"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b3NzYW5lbjwvQXV0aG9yPjxZZWFyPjIwMTM8L1llYXI+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b3NzYW5lbjwvQXV0aG9yPjxZZWFyPjIwMTM8L1llYXI+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363B1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0,</w:t>
      </w:r>
      <w:r w:rsidR="00B153AB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F08A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terations in </w:t>
      </w:r>
      <w:r w:rsidR="00C74C0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functioning or expression of </w:t>
      </w:r>
      <w:r w:rsidR="000F08A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e components shift the immune response towards tolerance 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34492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sulting in its</w:t>
      </w:r>
      <w:r w:rsidR="000F08A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ression.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umor</w:t>
      </w:r>
      <w:proofErr w:type="spellEnd"/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related immune cells, such as cytotoxic T cells, CD4+ T cells, 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gulatory T cells (</w:t>
      </w:r>
      <w:proofErr w:type="spellStart"/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, myeloid-deriv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ed suppressor cells (MDSC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natural killer (NK) cells </w:t>
      </w:r>
      <w:r w:rsidR="0071249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E123EA" w:rsidRPr="001D528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1B0C8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ross-</w:t>
      </w:r>
      <w:r w:rsidR="0071249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lk </w:t>
      </w:r>
      <w:r w:rsidR="00E123EA" w:rsidRPr="001D5289">
        <w:rPr>
          <w:rFonts w:ascii="Book Antiqua" w:hAnsi="Book Antiqua" w:cs="Times New Roman"/>
          <w:color w:val="000000" w:themeColor="text1"/>
          <w:sz w:val="24"/>
          <w:szCs w:val="24"/>
        </w:rPr>
        <w:t>between th</w:t>
      </w:r>
      <w:r w:rsidR="00C74C03" w:rsidRPr="001D5289">
        <w:rPr>
          <w:rFonts w:ascii="Book Antiqua" w:hAnsi="Book Antiqua" w:cs="Times New Roman"/>
          <w:color w:val="000000" w:themeColor="text1"/>
          <w:sz w:val="24"/>
          <w:szCs w:val="24"/>
        </w:rPr>
        <w:t>ese</w:t>
      </w:r>
      <w:r w:rsidR="00E123E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have all been reported to be involved in the development of HCC</w:t>
      </w:r>
      <w:r w:rsidR="00640A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1)</w:t>
      </w:r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963B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</w:t>
      </w:r>
      <w:r w:rsidR="00A03E0A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view, we</w:t>
      </w:r>
      <w:r w:rsidR="00E963B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discussed </w:t>
      </w:r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9150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ology of </w:t>
      </w:r>
      <w:r w:rsidR="00C80F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r w:rsidR="009150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erms of </w:t>
      </w:r>
      <w:r w:rsidR="00CC54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atus of various immune </w:t>
      </w:r>
      <w:r w:rsidR="009867A0" w:rsidRPr="001D5289">
        <w:rPr>
          <w:rFonts w:ascii="Book Antiqua" w:hAnsi="Book Antiqua" w:cs="Times New Roman"/>
          <w:color w:val="000000" w:themeColor="text1"/>
          <w:sz w:val="24"/>
          <w:szCs w:val="24"/>
        </w:rPr>
        <w:t>effector</w:t>
      </w:r>
      <w:r w:rsidR="009150C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.</w:t>
      </w:r>
    </w:p>
    <w:p w:rsidR="000B51D1" w:rsidRPr="001D5289" w:rsidRDefault="000B51D1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</w:p>
    <w:p w:rsidR="00085091" w:rsidRPr="001D5289" w:rsidRDefault="00085091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Innate immune system</w:t>
      </w:r>
    </w:p>
    <w:p w:rsidR="006C7A7D" w:rsidRPr="001D5289" w:rsidRDefault="006C7A7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Dendritic cells</w:t>
      </w:r>
    </w:p>
    <w:p w:rsidR="00132E61" w:rsidRPr="001D5289" w:rsidRDefault="00085091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55" w:name="OLE_LINK1"/>
      <w:bookmarkStart w:id="156" w:name="OLE_LINK2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F840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 </w:t>
      </w:r>
      <w:r w:rsidR="0062546C" w:rsidRPr="001D5289">
        <w:rPr>
          <w:rFonts w:ascii="Book Antiqua" w:hAnsi="Book Antiqua" w:cs="Times New Roman"/>
          <w:color w:val="000000" w:themeColor="text1"/>
          <w:sz w:val="24"/>
          <w:szCs w:val="24"/>
        </w:rPr>
        <w:t>efficient</w:t>
      </w:r>
      <w:r w:rsidR="00F840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ognition, processing and presentation of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F840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tigen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840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the dendritic cells (DCs) </w:t>
      </w:r>
      <w:proofErr w:type="gramStart"/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proofErr w:type="gramEnd"/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840DC" w:rsidRPr="001D528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requisit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 for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 </w:t>
      </w:r>
      <w:r w:rsidR="00A03E0A" w:rsidRPr="001D5289">
        <w:rPr>
          <w:rFonts w:ascii="Book Antiqua" w:hAnsi="Book Antiqua" w:cs="Times New Roman"/>
          <w:color w:val="000000" w:themeColor="text1"/>
          <w:sz w:val="24"/>
          <w:szCs w:val="24"/>
        </w:rPr>
        <w:t>effective immune response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gainst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6C06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F840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7431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verall, </w:t>
      </w:r>
      <w:r w:rsidR="00B7148E" w:rsidRPr="001D528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67431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iled HCC-associated antigen presentation by </w:t>
      </w:r>
      <w:r w:rsidR="00B7148E" w:rsidRPr="001D5289">
        <w:rPr>
          <w:rFonts w:ascii="Book Antiqua" w:hAnsi="Book Antiqua" w:cs="Times New Roman"/>
          <w:color w:val="000000" w:themeColor="text1"/>
          <w:sz w:val="24"/>
          <w:szCs w:val="24"/>
        </w:rPr>
        <w:t>DCs</w:t>
      </w:r>
      <w:r w:rsidR="00E25F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7148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ght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t </w:t>
      </w:r>
      <w:r w:rsidR="00B7148E" w:rsidRPr="001D5289">
        <w:rPr>
          <w:rFonts w:ascii="Book Antiqua" w:hAnsi="Book Antiqua" w:cs="Times New Roman"/>
          <w:color w:val="000000" w:themeColor="text1"/>
          <w:sz w:val="24"/>
          <w:szCs w:val="24"/>
        </w:rPr>
        <w:t>be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ly</w:t>
      </w:r>
      <w:r w:rsidR="00B7148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ue to</w:t>
      </w:r>
      <w:r w:rsidR="00E25F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7148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674317" w:rsidRPr="001D5289">
        <w:rPr>
          <w:rFonts w:ascii="Book Antiqua" w:hAnsi="Book Antiqua" w:cs="Times New Roman"/>
          <w:color w:val="000000" w:themeColor="text1"/>
          <w:sz w:val="24"/>
          <w:szCs w:val="24"/>
        </w:rPr>
        <w:t>decreased expr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ession of HLA class-I molecule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RzdWk8L0F1dGhvcj48WWVhcj4yMDAyPC9ZZWFyPjxS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RzdWk8L0F1dGhvcj48WWVhcj4yMDAyPC9ZZWFyPjxS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B153AB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, but also the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9084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turation defects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ke reduced endocytosis, </w:t>
      </w:r>
      <w:proofErr w:type="spellStart"/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lostimulation</w:t>
      </w:r>
      <w:proofErr w:type="spellEnd"/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L-12 secretion</w:t>
      </w:r>
      <w:r w:rsidR="00FA1DE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A0F9D" w:rsidRPr="001D5289">
        <w:rPr>
          <w:rFonts w:ascii="Book Antiqua" w:hAnsi="Book Antiqua" w:cs="Times New Roman"/>
          <w:color w:val="000000" w:themeColor="text1"/>
          <w:sz w:val="24"/>
          <w:szCs w:val="24"/>
        </w:rPr>
        <w:t>leading</w:t>
      </w:r>
      <w:r w:rsidR="005D1A8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a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ak 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T cell immune response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Ninomiya&lt;/Author&gt;&lt;Year&gt;1999&lt;/Year&gt;&lt;RecNum&gt;87&lt;/RecNum&gt;&lt;record&gt;&lt;rec-number&gt;87&lt;/rec-number&gt;&lt;foreign-keys&gt;&lt;key app="EN" db-id="eewpvrzvv90p50es92rxffvddevrzw0ftvr5"&gt;87&lt;/key&gt;&lt;/foreign-keys&gt;&lt;ref-type name="Journal Article"&gt;17&lt;/ref-type&gt;&lt;contributors&gt;&lt;authors&gt;&lt;author&gt;Ninomiya, T.&lt;/author&gt;&lt;author&gt;Akbar, S. M.&lt;/author&gt;&lt;author&gt;Masumoto, T.&lt;/author&gt;&lt;author&gt;Horiike, N.&lt;/author&gt;&lt;author&gt;Onji, M.&lt;/author&gt;&lt;/authors&gt;&lt;/contributors&gt;&lt;auth-address&gt;Third Department of Internal Medicine, Ehime University School of Medicine, Japan.&lt;/auth-address&gt;&lt;titles&gt;&lt;title&gt;Dendritic cells with immature phenotype and defective function in the peripheral blood from patients with hepatocellular carcinoma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323-31&lt;/pages&gt;&lt;volume&gt;31&lt;/volume&gt;&lt;number&gt;2&lt;/number&gt;&lt;keywords&gt;&lt;keyword&gt;Biological Markers/blood&lt;/keyword&gt;&lt;keyword&gt;Carcinoma, Hepatocellular/blood/*pathology&lt;/keyword&gt;&lt;keyword&gt;Case-Control Studies&lt;/keyword&gt;&lt;keyword&gt;Cell Cycle&lt;/keyword&gt;&lt;keyword&gt;Cytokines/blood&lt;/keyword&gt;&lt;keyword&gt;Dendritic Cells/*metabolism/*pathology&lt;/keyword&gt;&lt;keyword&gt;Female&lt;/keyword&gt;&lt;keyword&gt;Humans&lt;/keyword&gt;&lt;keyword&gt;Liver Cirrhosis/blood/*pathology&lt;/keyword&gt;&lt;keyword&gt;Liver Neoplasms/blood/*pathology&lt;/keyword&gt;&lt;keyword&gt;Lymphocyte Culture Test, Mixed&lt;/keyword&gt;&lt;keyword&gt;Male&lt;/keyword&gt;&lt;keyword&gt;Middle Aged&lt;/keyword&gt;&lt;keyword&gt;Nitric Oxide/blood&lt;/keyword&gt;&lt;keyword&gt;Phenotype&lt;/keyword&gt;&lt;/keywords&gt;&lt;dates&gt;&lt;year&gt;1999&lt;/year&gt;&lt;pub-dates&gt;&lt;date&gt;Aug&lt;/date&gt;&lt;/pub-dates&gt;&lt;/dates&gt;&lt;isbn&gt;0168-8278 (Print)&amp;#xD;0168-8278 (Linking)&lt;/isbn&gt;&lt;accession-num&gt;10453947&lt;/accession-num&gt;&lt;urls&gt;&lt;related-urls&gt;&lt;url&gt;http://www.ncbi.nlm.nih.gov/pubmed/10453947&lt;/url&gt;&lt;/related-urls&gt;&lt;/urls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B153AB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2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D1A87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C758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6516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ven in the presence of strong maturation stimuli like high levels of inflammatory cytokines,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DC</w:t>
      </w:r>
      <w:r w:rsidR="00BD7F3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71797F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main refractory to these</w:t>
      </w:r>
      <w:r w:rsidR="00FA1DE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imulatory</w:t>
      </w:r>
      <w:r w:rsidR="007179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s</w:t>
      </w:r>
      <w:r w:rsidR="00BD7F39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C758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81596" w:rsidRPr="001D5289">
        <w:rPr>
          <w:rFonts w:ascii="Book Antiqua" w:hAnsi="Book Antiqua" w:cs="Times New Roman"/>
          <w:color w:val="000000" w:themeColor="text1"/>
          <w:sz w:val="24"/>
          <w:szCs w:val="24"/>
        </w:rPr>
        <w:t>It has previously been shown</w:t>
      </w:r>
      <w:r w:rsidR="00FA1DE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studies that there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A03E0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numerical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functional defect 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peripheral DCs 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CC patients with hepatitis B and C virus infections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lthough it is not clear whether this defect in DCs is a cause or </w:t>
      </w:r>
      <w:proofErr w:type="gramStart"/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effect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YWthbW90bzwvQXV0aG9yPjxZZWFyPjE5OTg8L1llYXI+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M0MS01MDwvcGFnZXM+PHZvbHVtZT4xODg8L3ZvbHVt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YWthbW90bzwvQXV0aG9yPjxZZWFyPjE5OTg8L1llYXI+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M0MS01MDwvcGFnZXM+PHZvbHVtZT4xODg8L3ZvbHVt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8A5D8D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3,</w:t>
      </w:r>
      <w:r w:rsidR="00503DC5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750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A65AB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ports</w:t>
      </w:r>
      <w:r w:rsidR="0062546C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A65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 the other han</w:t>
      </w:r>
      <w:r w:rsidR="00757934" w:rsidRPr="001D5289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62546C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5793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shown 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at</w:t>
      </w:r>
      <w:r w:rsidR="0075793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frequency of </w:t>
      </w:r>
      <w:r w:rsidR="005A65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ed CD83+ DCs in the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ripheral </w:t>
      </w:r>
      <w:r w:rsidR="00757934" w:rsidRPr="001D5289">
        <w:rPr>
          <w:rFonts w:ascii="Book Antiqua" w:hAnsi="Book Antiqua" w:cs="Times New Roman"/>
          <w:color w:val="000000" w:themeColor="text1"/>
          <w:sz w:val="24"/>
          <w:szCs w:val="24"/>
        </w:rPr>
        <w:t>circulation</w:t>
      </w:r>
      <w:r w:rsidR="005A65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HCC patients 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</w:t>
      </w:r>
      <w:r w:rsidR="00FB5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comparable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with liver cirrhosis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5A65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rmal 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althy </w:t>
      </w:r>
      <w:proofErr w:type="gramStart"/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>controls</w:t>
      </w:r>
      <w:proofErr w:type="gramEnd"/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wMDwvWWVhcj48UmVj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wMDwvWWVhcj48UmVj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5]</w: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A65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owever, </w:t>
      </w:r>
      <w:r w:rsidR="000733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compared to peripheral blood,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ed DCs </w:t>
      </w:r>
      <w:r w:rsidR="00D8748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sent at a much lower frequency than the other study groups </w:t>
      </w:r>
      <w:r w:rsidR="000733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 liver tissues</w:t>
      </w:r>
      <w:r w:rsidR="004F7A4F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2546C" w:rsidRPr="001D5289">
        <w:rPr>
          <w:rFonts w:ascii="Book Antiqua" w:hAnsi="Book Antiqua" w:cs="Times New Roman"/>
          <w:color w:val="000000" w:themeColor="text1"/>
          <w:sz w:val="24"/>
          <w:szCs w:val="24"/>
        </w:rPr>
        <w:t>Additionally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activated DCs in HCC patients 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ere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t </w:t>
      </w:r>
      <w:r w:rsidR="00416A8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ble to infiltrate 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ancer nodules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sulting in impaired recruitment of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specific lymphocytes to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C0EB1" w:rsidRPr="001D5289">
        <w:rPr>
          <w:rFonts w:ascii="Book Antiqua" w:hAnsi="Book Antiqua" w:cs="Times New Roman"/>
          <w:color w:val="000000" w:themeColor="text1"/>
          <w:sz w:val="24"/>
          <w:szCs w:val="24"/>
        </w:rPr>
        <w:t>areas</w:t>
      </w:r>
      <w:r w:rsidR="005A65AB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085091" w:rsidRPr="001D5289" w:rsidRDefault="00845E42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ently, </w:t>
      </w:r>
      <w:r w:rsidR="00C27DF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08509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w regulatory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bset of DCs called </w:t>
      </w:r>
      <w:r w:rsidR="00085091" w:rsidRPr="001D5289">
        <w:rPr>
          <w:rFonts w:ascii="Book Antiqua" w:hAnsi="Book Antiqua" w:cs="Times New Roman"/>
          <w:color w:val="000000" w:themeColor="text1"/>
          <w:sz w:val="24"/>
          <w:szCs w:val="24"/>
        </w:rPr>
        <w:t>CD14+CTLA-4+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 DCs expressing</w:t>
      </w:r>
      <w:r w:rsidR="00AC758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nhibitory molecules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ke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54334" w:rsidRPr="001D5289">
        <w:rPr>
          <w:rFonts w:ascii="Book Antiqua" w:hAnsi="Book Antiqua" w:cs="Times New Roman"/>
          <w:color w:val="000000" w:themeColor="text1"/>
          <w:sz w:val="24"/>
          <w:szCs w:val="24"/>
        </w:rPr>
        <w:t>cytotoxic T-lymphocyte-associated protein (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CTLA</w:t>
      </w:r>
      <w:r w:rsidR="00C54334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4 and </w:t>
      </w:r>
      <w:r w:rsidR="00C54334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ogrammed death receptor (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PD</w:t>
      </w:r>
      <w:r w:rsidR="00C54334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1 were observed in </w:t>
      </w:r>
      <w:r w:rsidR="00C5433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ripheral blood </w:t>
      </w:r>
      <w:r w:rsidR="000A4048" w:rsidRPr="001D5289">
        <w:rPr>
          <w:rFonts w:ascii="Book Antiqua" w:hAnsi="Book Antiqua" w:cs="Times New Roman"/>
          <w:color w:val="000000" w:themeColor="text1"/>
          <w:sz w:val="24"/>
          <w:szCs w:val="24"/>
        </w:rPr>
        <w:t>lymphocytes</w:t>
      </w:r>
      <w:r w:rsidR="00C5433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08509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d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08509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ss of HCC patient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W48L0F1dGhvcj48WWVhcj4yMDE0PC9ZZWFyPjxSZWNO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W48L0F1dGhvcj48WWVhcj4yMDE0PC9ZZWFyPjxSZWNO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6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8509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F145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levels </w:t>
      </w:r>
      <w:r w:rsidR="00C5433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F145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ti-inflammatory cytokine, IL-10 and </w:t>
      </w:r>
      <w:proofErr w:type="spellStart"/>
      <w:r w:rsidR="00964F87" w:rsidRPr="001D5289">
        <w:rPr>
          <w:rFonts w:ascii="Book Antiqua" w:hAnsi="Book Antiqua" w:cs="Times New Roman"/>
          <w:bCs/>
          <w:color w:val="000000" w:themeColor="text1"/>
          <w:sz w:val="24"/>
          <w:szCs w:val="24"/>
        </w:rPr>
        <w:t>Indoleamine</w:t>
      </w:r>
      <w:proofErr w:type="spellEnd"/>
      <w:r w:rsidR="00964F87" w:rsidRPr="001D5289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2, 3-dioxygenase </w:t>
      </w:r>
      <w:r w:rsidR="00F72335" w:rsidRPr="001D5289">
        <w:rPr>
          <w:rFonts w:ascii="Book Antiqua" w:hAnsi="Book Antiqua" w:cs="Times New Roman"/>
          <w:bCs/>
          <w:color w:val="000000" w:themeColor="text1"/>
          <w:sz w:val="24"/>
          <w:szCs w:val="24"/>
        </w:rPr>
        <w:t>(</w:t>
      </w:r>
      <w:r w:rsidR="00F145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IDO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145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54334" w:rsidRPr="001D5289">
        <w:rPr>
          <w:rFonts w:ascii="Book Antiqua" w:hAnsi="Book Antiqua" w:cs="Times New Roman"/>
          <w:color w:val="000000" w:themeColor="text1"/>
          <w:sz w:val="24"/>
          <w:szCs w:val="24"/>
        </w:rPr>
        <w:t>secreted by these cells</w:t>
      </w:r>
      <w:r w:rsidR="0062546C" w:rsidRPr="001D5289">
        <w:rPr>
          <w:rFonts w:ascii="Book Antiqua" w:hAnsi="Book Antiqua" w:cs="Times New Roman"/>
          <w:color w:val="000000" w:themeColor="text1"/>
          <w:sz w:val="24"/>
          <w:szCs w:val="24"/>
        </w:rPr>
        <w:t>'</w:t>
      </w:r>
      <w:r w:rsidR="00C5433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A6B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post</w:t>
      </w:r>
      <w:r w:rsidR="00C44F02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085091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stimulation </w:t>
      </w:r>
      <w:r w:rsidR="00F145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suppressed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CD4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+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-cell immune responses</w:t>
      </w:r>
      <w:r w:rsidR="0057538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elping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75385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e escape and progression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575385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6C7A7D" w:rsidRPr="001D5289" w:rsidRDefault="006C7A7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6C7A7D" w:rsidRPr="001D5289" w:rsidRDefault="006C7A7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Macrophages and myeloid derived suppressor cells</w:t>
      </w:r>
    </w:p>
    <w:p w:rsidR="001B5917" w:rsidRPr="001D5289" w:rsidRDefault="00710172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associated macrophages (TAMs) </w:t>
      </w:r>
      <w:r w:rsidR="009C20C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resent the main inflammatory cells </w:t>
      </w:r>
      <w:r w:rsidR="0044608E" w:rsidRPr="001D5289">
        <w:rPr>
          <w:rFonts w:ascii="Book Antiqua" w:hAnsi="Book Antiqua" w:cs="Times New Roman"/>
          <w:color w:val="000000" w:themeColor="text1"/>
          <w:sz w:val="24"/>
          <w:szCs w:val="24"/>
        </w:rPr>
        <w:t>associated with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cer-related inflammation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olinas&lt;/Author&gt;&lt;Year&gt;2009&lt;/Year&gt;&lt;RecNum&gt;89&lt;/RecNum&gt;&lt;record&gt;&lt;rec-number&gt;89&lt;/rec-number&gt;&lt;foreign-keys&gt;&lt;key app="EN" db-id="eewpvrzvv90p50es92rxffvddevrzw0ftvr5"&gt;89&lt;/key&gt;&lt;/foreign-keys&gt;&lt;ref-type name="Journal Article"&gt;17&lt;/ref-type&gt;&lt;contributors&gt;&lt;authors&gt;&lt;author&gt;Solinas, G.&lt;/author&gt;&lt;author&gt;Germano, G.&lt;/author&gt;&lt;author&gt;Mantovani, A.&lt;/author&gt;&lt;author&gt;Allavena, P.&lt;/author&gt;&lt;/authors&gt;&lt;/contributors&gt;&lt;auth-address&gt;Department of Immunology and Inflammation, IRCCS Istituto Clinico Humanitas, Rozzano, Milan, Italy.&lt;/auth-address&gt;&lt;titles&gt;&lt;title&gt;Tumor-associated macrophages (TAM) as major players of the cancer-related inflammation&lt;/title&gt;&lt;secondary-title&gt;J Leukoc Biol&lt;/secondary-title&gt;&lt;alt-title&gt;Journal of leukocyte biology&lt;/alt-title&gt;&lt;/titles&gt;&lt;periodical&gt;&lt;full-title&gt;J Leukoc Biol&lt;/full-title&gt;&lt;abbr-1&gt;Journal of leukocyte biology&lt;/abbr-1&gt;&lt;/periodical&gt;&lt;alt-periodical&gt;&lt;full-title&gt;J Leukoc Biol&lt;/full-title&gt;&lt;abbr-1&gt;Journal of leukocyte biology&lt;/abbr-1&gt;&lt;/alt-periodical&gt;&lt;pages&gt;1065-73&lt;/pages&gt;&lt;volume&gt;86&lt;/volume&gt;&lt;number&gt;5&lt;/number&gt;&lt;keywords&gt;&lt;keyword&gt;Cell Division&lt;/keyword&gt;&lt;keyword&gt;Cell Polarity/physiology&lt;/keyword&gt;&lt;keyword&gt;Humans&lt;/keyword&gt;&lt;keyword&gt;Inflammation/pathology/*physiopathology&lt;/keyword&gt;&lt;keyword&gt;Macrophages/pathology/*physiology&lt;/keyword&gt;&lt;keyword&gt;Monocytes/cytology/pathology&lt;/keyword&gt;&lt;keyword&gt;Neoplasms/blood/pathology/*physiopathology/therapy&lt;/keyword&gt;&lt;keyword&gt;Neovascularization, Pathologic/pathology&lt;/keyword&gt;&lt;/keywords&gt;&lt;dates&gt;&lt;year&gt;2009&lt;/year&gt;&lt;pub-dates&gt;&lt;date&gt;Nov&lt;/date&gt;&lt;/pub-dates&gt;&lt;/dates&gt;&lt;isbn&gt;1938-3673 (Electronic)&amp;#xD;0741-5400 (Linking)&lt;/isbn&gt;&lt;accession-num&gt;19741157&lt;/accession-num&gt;&lt;urls&gt;&lt;related-urls&gt;&lt;url&gt;http://www.ncbi.nlm.nih.gov/pubmed/19741157&lt;/url&gt;&lt;/related-urls&gt;&lt;/urls&gt;&lt;electronic-resource-num&gt;10.1189/jlb.0609385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7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C20C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le infiltrating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6C06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9C20C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TAMs</w:t>
      </w:r>
      <w:r w:rsidR="009C20C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te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wards </w:t>
      </w:r>
      <w:r w:rsidR="00A03E0A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</w:t>
      </w:r>
      <w:r w:rsidR="0011739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2 phenotype 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is 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aracterized by </w:t>
      </w:r>
      <w:r w:rsidR="0044608E" w:rsidRPr="001D5289">
        <w:rPr>
          <w:rFonts w:ascii="Book Antiqua" w:hAnsi="Book Antiqua" w:cs="Times New Roman"/>
          <w:color w:val="000000" w:themeColor="text1"/>
          <w:sz w:val="24"/>
          <w:szCs w:val="24"/>
        </w:rPr>
        <w:t>poor antigen presentation</w:t>
      </w:r>
      <w:r w:rsidR="00CC4FF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pacit</w:t>
      </w:r>
      <w:r w:rsidR="00F723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y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ression of </w:t>
      </w:r>
      <w:proofErr w:type="spellStart"/>
      <w:r w:rsidR="00FB5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omodulatory</w:t>
      </w:r>
      <w:proofErr w:type="spellEnd"/>
      <w:r w:rsidR="00CC4FF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ytokines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ke 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IL-10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GF-β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TAMs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express 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chemokine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ke CCL17,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CCL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22 and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CCL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24</w:t>
      </w:r>
      <w:r w:rsidR="00EC7E9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ong with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ginase</w:t>
      </w:r>
      <w:r w:rsidR="00E13B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but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ow levels of </w:t>
      </w:r>
      <w:proofErr w:type="spellStart"/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oin</w:t>
      </w:r>
      <w:r w:rsidR="0075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>fl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ammatory</w:t>
      </w:r>
      <w:proofErr w:type="spellEnd"/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ytokines</w:t>
      </w:r>
      <w:r w:rsidR="0075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75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active oxygen specie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Biswas&lt;/Author&gt;&lt;Year&gt;2010&lt;/Year&gt;&lt;RecNum&gt;2&lt;/RecNum&gt;&lt;record&gt;&lt;rec-number&gt;2&lt;/rec-number&gt;&lt;foreign-keys&gt;&lt;key app="EN" db-id="eewpvrzvv90p50es92rxffvddevrzw0ftvr5"&gt;2&lt;/key&gt;&lt;/foreign-keys&gt;&lt;ref-type name="Journal Article"&gt;17&lt;/ref-type&gt;&lt;contributors&gt;&lt;authors&gt;&lt;author&gt;Biswas, S. K.&lt;/author&gt;&lt;author&gt;Mantovani, A.&lt;/author&gt;&lt;/authors&gt;&lt;/contributors&gt;&lt;auth-address&gt;Singapore Immunology Network, Agency for Science, Technology &amp;amp; Research, Singapore. subhra_biswas@immunol.a-star.edu.sg&lt;/auth-address&gt;&lt;titles&gt;&lt;title&gt;Macrophage plasticity and interaction with lymphocyte subsets: cancer as a paradigm&lt;/title&gt;&lt;secondary-title&gt;Nat Immunol&lt;/secondary-title&gt;&lt;alt-title&gt;Nature immunology&lt;/alt-title&gt;&lt;/titles&gt;&lt;periodical&gt;&lt;full-title&gt;Nat Immunol&lt;/full-title&gt;&lt;abbr-1&gt;Nature immunology&lt;/abbr-1&gt;&lt;/periodical&gt;&lt;alt-periodical&gt;&lt;full-title&gt;Nat Immunol&lt;/full-title&gt;&lt;abbr-1&gt;Nature immunology&lt;/abbr-1&gt;&lt;/alt-periodical&gt;&lt;pages&gt;889-96&lt;/pages&gt;&lt;volume&gt;11&lt;/volume&gt;&lt;number&gt;10&lt;/number&gt;&lt;keywords&gt;&lt;keyword&gt;Animals&lt;/keyword&gt;&lt;keyword&gt;Cytokines/biosynthesis&lt;/keyword&gt;&lt;keyword&gt;Humans&lt;/keyword&gt;&lt;keyword&gt;Inflammation/immunology&lt;/keyword&gt;&lt;keyword&gt;Lymphocyte Subsets/*immunology&lt;/keyword&gt;&lt;keyword&gt;Macrophage Activation&lt;/keyword&gt;&lt;keyword&gt;Macrophages/*immunology/metabolism&lt;/keyword&gt;&lt;keyword&gt;Monocytes/immunology&lt;/keyword&gt;&lt;keyword&gt;Neoplasms/*immunology&lt;/keyword&gt;&lt;/keywords&gt;&lt;dates&gt;&lt;year&gt;2010&lt;/year&gt;&lt;pub-dates&gt;&lt;date&gt;Oct&lt;/date&gt;&lt;/pub-dates&gt;&lt;/dates&gt;&lt;isbn&gt;1529-2916 (Electronic)&amp;#xD;1529-2908 (Linking)&lt;/isbn&gt;&lt;accession-num&gt;20856220&lt;/accession-num&gt;&lt;urls&gt;&lt;related-urls&gt;&lt;url&gt;http://www.ncbi.nlm.nih.gov/pubmed/20856220&lt;/url&gt;&lt;/related-urls&gt;&lt;/urls&gt;&lt;electronic-resource-num&gt;10.1038/ni.1937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8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1739A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C7E9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HCC,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C7E9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ytokines, 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IL-6 and TGF</w:t>
      </w:r>
      <w:r w:rsidR="0075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774E09" w:rsidRPr="001D5289">
        <w:rPr>
          <w:rFonts w:ascii="Cambria Math" w:hAnsi="Cambria Math" w:cs="Cambria Math"/>
          <w:color w:val="000000" w:themeColor="text1"/>
          <w:sz w:val="24"/>
          <w:szCs w:val="24"/>
        </w:rPr>
        <w:t>𝛽</w:t>
      </w:r>
      <w:r w:rsidR="00EC7E97" w:rsidRPr="001D5289">
        <w:rPr>
          <w:rFonts w:ascii="Book Antiqua" w:hAnsi="Book Antiqua" w:cs="Cambria Math"/>
          <w:color w:val="000000" w:themeColor="text1"/>
          <w:sz w:val="24"/>
          <w:szCs w:val="24"/>
        </w:rPr>
        <w:t>,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C7E97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 particular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C7E9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B0C8A" w:rsidRPr="001D5289">
        <w:rPr>
          <w:rFonts w:ascii="Book Antiqua" w:hAnsi="Book Antiqua" w:cs="Times New Roman"/>
          <w:color w:val="000000" w:themeColor="text1"/>
          <w:sz w:val="24"/>
          <w:szCs w:val="24"/>
        </w:rPr>
        <w:t>favour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wth, </w:t>
      </w:r>
      <w:r w:rsidR="0075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thers like 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NF-</w:t>
      </w:r>
      <w:r w:rsidR="00774E09" w:rsidRPr="001D5289">
        <w:rPr>
          <w:rFonts w:ascii="Cambria Math" w:hAnsi="Cambria Math" w:cs="Cambria Math"/>
          <w:color w:val="000000" w:themeColor="text1"/>
          <w:sz w:val="24"/>
          <w:szCs w:val="24"/>
        </w:rPr>
        <w:t>𝛼</w:t>
      </w:r>
      <w:r w:rsidR="0075692C" w:rsidRPr="001D5289">
        <w:rPr>
          <w:rFonts w:ascii="Book Antiqua" w:hAnsi="Book Antiqua" w:cs="Cambria Math"/>
          <w:color w:val="000000" w:themeColor="text1"/>
          <w:sz w:val="24"/>
          <w:szCs w:val="24"/>
        </w:rPr>
        <w:t xml:space="preserve"> </w:t>
      </w:r>
      <w:r w:rsidR="0075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IL-6 are invol</w:t>
      </w:r>
      <w:r w:rsidR="00EC7E9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ved in invasion and metastasis whereas 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GF</w:t>
      </w:r>
      <w:r w:rsidR="00774E09" w:rsidRPr="001D5289">
        <w:rPr>
          <w:rFonts w:ascii="Book Antiqua" w:hAnsi="Book Antiqua" w:cs="Cambria Math"/>
          <w:color w:val="000000" w:themeColor="text1"/>
          <w:sz w:val="24"/>
          <w:szCs w:val="24"/>
        </w:rPr>
        <w:t>-</w:t>
      </w:r>
      <w:r w:rsidR="00774E09" w:rsidRPr="001D5289">
        <w:rPr>
          <w:rFonts w:ascii="Cambria Math" w:hAnsi="Cambria Math" w:cs="Cambria Math"/>
          <w:color w:val="000000" w:themeColor="text1"/>
          <w:sz w:val="24"/>
          <w:szCs w:val="24"/>
        </w:rPr>
        <w:t>𝛽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, in concert with IL-10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 been shown to</w:t>
      </w:r>
      <w:r w:rsidR="004D130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omote the suppression of anti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e respons</w:t>
      </w:r>
      <w:r w:rsidR="00EC7E97" w:rsidRPr="001D5289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72516F" w:rsidRPr="001D5289">
        <w:rPr>
          <w:rFonts w:ascii="Book Antiqua" w:hAnsi="Book Antiqua" w:cs="Cambria Math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Cambria Math"/>
          <w:color w:val="000000" w:themeColor="text1"/>
          <w:sz w:val="24"/>
          <w:szCs w:val="24"/>
        </w:rPr>
        <w:instrText xml:space="preserve"> ADDIN EN.CITE &lt;EndNote&gt;&lt;Cite&gt;&lt;Author&gt;Capece&lt;/Author&gt;&lt;Year&gt;2013&lt;/Year&gt;&lt;RecNum&gt;228&lt;/RecNum&gt;&lt;record&gt;&lt;rec-number&gt;228&lt;/rec-number&gt;&lt;foreign-keys&gt;&lt;key app="EN" db-id="eewpvrzvv90p50es92rxffvddevrzw0ftvr5"&gt;228&lt;/key&gt;&lt;/foreign-keys&gt;&lt;ref-type name="Journal Article"&gt;17&lt;/ref-type&gt;&lt;contributors&gt;&lt;authors&gt;&lt;author&gt;Capece, D.&lt;/author&gt;&lt;author&gt;Fischietti, M.&lt;/author&gt;&lt;author&gt;Verzella, D.&lt;/author&gt;&lt;author&gt;Gaggiano, A.&lt;/author&gt;&lt;author&gt;Cicciarelli, G.&lt;/author&gt;&lt;author&gt;Tessitore, A.&lt;/author&gt;&lt;author&gt;Zazzeroni, F.&lt;/author&gt;&lt;author&gt;Alesse, E.&lt;/author&gt;&lt;/authors&gt;&lt;/contributors&gt;&lt;auth-address&gt;Department of Biotechnological and Applied Clinical Sciences, University of L&amp;apos;Aquila, 67100 L&amp;apos;Aquila, Italy.&lt;/auth-address&gt;&lt;titles&gt;&lt;title&gt;The inflammatory microenvironment in hepatocellular carcinoma: a pivotal role for tumor-associated macrophages&lt;/title&gt;&lt;secondary-title&gt;Biomed Res Int&lt;/secondary-title&gt;&lt;/titles&gt;&lt;pages&gt;187204&lt;/pages&gt;&lt;volume&gt;2013&lt;/volume&gt;&lt;edition&gt;2013/03/28&lt;/edition&gt;&lt;keywords&gt;&lt;keyword&gt;Carcinoma, Hepatocellular/genetics/metabolism/*pathology&lt;/keyword&gt;&lt;keyword&gt;Cytokines/metabolism&lt;/keyword&gt;&lt;keyword&gt;Disease Progression&lt;/keyword&gt;&lt;keyword&gt;Humans&lt;/keyword&gt;&lt;keyword&gt;Inflammation/genetics/*metabolism/pathology&lt;/keyword&gt;&lt;keyword&gt;Leukocytes/metabolism/pathology&lt;/keyword&gt;&lt;keyword&gt;Liver Neoplasms/genetics/metabolism/*pathology&lt;/keyword&gt;&lt;keyword&gt;Macrophages/metabolism/pathology&lt;/keyword&gt;&lt;keyword&gt;NF-kappa B/metabolism&lt;/keyword&gt;&lt;keyword&gt;Signal Transduction&lt;/keyword&gt;&lt;keyword&gt;*Tumor Microenvironment&lt;/keyword&gt;&lt;/keywords&gt;&lt;dates&gt;&lt;year&gt;2013&lt;/year&gt;&lt;/dates&gt;&lt;isbn&gt;2314-6141 (Electronic)&lt;/isbn&gt;&lt;accession-num&gt;23533994&lt;/accession-num&gt;&lt;urls&gt;&lt;related-urls&gt;&lt;url&gt;http://www.ncbi.nlm.nih.gov/entrez/query.fcgi?cmd=Retrieve&amp;amp;db=PubMed&amp;amp;dopt=Citation&amp;amp;list_uids=23533994&lt;/url&gt;&lt;/related-urls&gt;&lt;/urls&gt;&lt;custom2&gt;3591180&lt;/custom2&gt;&lt;electronic-resource-num&gt;10.1155/2013/187204&lt;/electronic-resource-num&gt;&lt;language&gt;eng&lt;/language&gt;&lt;/record&gt;&lt;/Cite&gt;&lt;/EndNote&gt;</w:instrText>
      </w:r>
      <w:r w:rsidR="0072516F" w:rsidRPr="001D5289">
        <w:rPr>
          <w:rFonts w:ascii="Book Antiqua" w:hAnsi="Book Antiqua" w:cs="Cambria Math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Cambria Math"/>
          <w:noProof/>
          <w:color w:val="000000" w:themeColor="text1"/>
          <w:sz w:val="24"/>
          <w:szCs w:val="24"/>
          <w:vertAlign w:val="superscript"/>
        </w:rPr>
        <w:t>[19]</w:t>
      </w:r>
      <w:r w:rsidR="0072516F" w:rsidRPr="001D5289">
        <w:rPr>
          <w:rFonts w:ascii="Book Antiqua" w:hAnsi="Book Antiqua" w:cs="Cambria Math"/>
          <w:color w:val="000000" w:themeColor="text1"/>
          <w:sz w:val="24"/>
          <w:szCs w:val="24"/>
        </w:rPr>
        <w:fldChar w:fldCharType="end"/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1739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is alternative phenotype of macrophages </w:t>
      </w:r>
      <w:r w:rsidR="00CC4FF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 </w:t>
      </w:r>
      <w:r w:rsidR="00AC3D56" w:rsidRPr="001D5289">
        <w:rPr>
          <w:rFonts w:ascii="Book Antiqua" w:hAnsi="Book Antiqua" w:cs="Times New Roman"/>
          <w:color w:val="000000" w:themeColor="text1"/>
          <w:sz w:val="24"/>
          <w:szCs w:val="24"/>
        </w:rPr>
        <w:t>part</w:t>
      </w:r>
      <w:r w:rsidR="00BD04AB" w:rsidRPr="001D5289">
        <w:rPr>
          <w:rFonts w:ascii="Book Antiqua" w:hAnsi="Book Antiqua" w:cs="Times New Roman"/>
          <w:color w:val="000000" w:themeColor="text1"/>
          <w:sz w:val="24"/>
          <w:szCs w:val="24"/>
        </w:rPr>
        <w:t>icipate</w:t>
      </w:r>
      <w:r w:rsidR="0011739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activation of a </w:t>
      </w:r>
      <w:r w:rsidR="0056618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 helper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ype </w:t>
      </w:r>
      <w:r w:rsidR="00566184" w:rsidRPr="001D5289">
        <w:rPr>
          <w:rFonts w:ascii="Book Antiqua" w:hAnsi="Book Antiqua" w:cs="Times New Roman"/>
          <w:color w:val="000000" w:themeColor="text1"/>
          <w:sz w:val="24"/>
          <w:szCs w:val="24"/>
        </w:rPr>
        <w:t>2</w:t>
      </w:r>
      <w:r w:rsidR="00123D1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h2)</w:t>
      </w:r>
      <w:r w:rsidR="0056618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e response </w:t>
      </w:r>
      <w:r w:rsidR="00CC4FF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moting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ecruitment and development of </w:t>
      </w:r>
      <w:r w:rsidR="00CF3D22" w:rsidRPr="001D5289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874878" w:rsidRPr="001D5289">
        <w:rPr>
          <w:rFonts w:ascii="Book Antiqua" w:hAnsi="Book Antiqua" w:cs="Times New Roman"/>
          <w:color w:val="000000" w:themeColor="text1"/>
          <w:sz w:val="24"/>
          <w:szCs w:val="24"/>
        </w:rPr>
        <w:t>egulatory T cell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87487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874878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874878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7487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c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>hronic inflammation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B258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imarily </w:t>
      </w:r>
      <w:r w:rsidR="007572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be 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upled with </w:t>
      </w:r>
      <w:r w:rsidR="001A657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higher prevailing level of macrophage colony stimulating factor </w:t>
      </w:r>
      <w:r w:rsidR="00774E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a </w:t>
      </w:r>
      <w:r w:rsidR="001A6577" w:rsidRPr="001D5289">
        <w:rPr>
          <w:rFonts w:ascii="Book Antiqua" w:hAnsi="Book Antiqua" w:cs="Times New Roman"/>
          <w:color w:val="000000" w:themeColor="text1"/>
          <w:sz w:val="24"/>
          <w:szCs w:val="24"/>
        </w:rPr>
        <w:t>higher infiltration of macrophages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A657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1323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</w:t>
      </w:r>
      <w:r w:rsidR="001A6577" w:rsidRPr="001D5289">
        <w:rPr>
          <w:rFonts w:ascii="Book Antiqua" w:hAnsi="Book Antiqua" w:cs="Times New Roman"/>
          <w:color w:val="000000" w:themeColor="text1"/>
          <w:sz w:val="24"/>
          <w:szCs w:val="24"/>
        </w:rPr>
        <w:t>were reported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>ly associated</w:t>
      </w:r>
      <w:r w:rsidR="001A657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HCC progression and intrahepatic metastasis</w:t>
      </w:r>
      <w:r w:rsidR="00BD04AB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A657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ifying the role of TAMs in the recurrence and metastasis of </w:t>
      </w:r>
      <w:proofErr w:type="gramStart"/>
      <w:r w:rsidR="001A6577"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HU8L0F1dGhvcj48WWVhcj4yMDA4PC9ZZWFyPjxSZWNO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jcwNy0xNjwvcGFnZXM+PHZv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HU8L0F1dGhvcj48WWVhcj4yMDA4PC9ZZWFyPjxSZWNO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jcwNy0xNjwvcGFnZXM+PHZv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8A5D8D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0,</w:t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2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D2A6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52592C" w:rsidRPr="001D5289" w:rsidRDefault="00AD2A6F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other </w:t>
      </w:r>
      <w:r w:rsidR="005826BA" w:rsidRPr="001D5289">
        <w:rPr>
          <w:rFonts w:ascii="Book Antiqua" w:hAnsi="Book Antiqua" w:cs="Times New Roman"/>
          <w:color w:val="000000" w:themeColor="text1"/>
          <w:sz w:val="24"/>
          <w:szCs w:val="24"/>
        </w:rPr>
        <w:t>heterogeneou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pulation of cells</w:t>
      </w:r>
      <w:r w:rsidR="00123D16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lled m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yeloid-derived suppressive cells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(MDSCs)</w:t>
      </w:r>
      <w:r w:rsidR="00123D16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are a subset of inflammatory monocytes have been identified that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rise </w:t>
      </w:r>
      <w:r w:rsidR="00115E7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immature myeloid </w:t>
      </w:r>
      <w:r w:rsidR="00EB1B5D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ogenitors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B591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are 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t already committed into </w:t>
      </w:r>
      <w:r w:rsidR="00EB1B5D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y cell lineage</w:t>
      </w:r>
      <w:r w:rsidR="005E0E19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0]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The</w:t>
      </w:r>
      <w:r w:rsidR="00EB1B5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y can 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ert 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hibitory 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nctions, </w:t>
      </w:r>
      <w:r w:rsidR="00BE1789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d regulate</w:t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 cell responses through </w:t>
      </w:r>
      <w:r w:rsidR="00EB1B5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upregulated expression of several factors like 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>free radical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B1B5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ginase activity and </w:t>
      </w:r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oduction of TGF-β,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>encouraging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induction of </w:t>
      </w:r>
      <w:proofErr w:type="spellStart"/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proofErr w:type="spellEnd"/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abrilovich&lt;/Author&gt;&lt;Year&gt;2009&lt;/Year&gt;&lt;RecNum&gt;3&lt;/RecNum&gt;&lt;record&gt;&lt;rec-number&gt;3&lt;/rec-number&gt;&lt;foreign-keys&gt;&lt;key app="EN" db-id="eewpvrzvv90p50es92rxffvddevrzw0ftvr5"&gt;3&lt;/key&gt;&lt;/foreign-keys&gt;&lt;ref-type name="Journal Article"&gt;17&lt;/ref-type&gt;&lt;contributors&gt;&lt;authors&gt;&lt;author&gt;Gabrilovich, D. I.&lt;/author&gt;&lt;author&gt;Nagaraj, S.&lt;/author&gt;&lt;/authors&gt;&lt;/contributors&gt;&lt;auth-address&gt;Department of Oncologic Sciences, H Lee Moffitt Cancer Center and Research Institute, University of South Florida, Tampa, Florida 33612, USA. dmitry.gabrilovich@moffitt.org&lt;/auth-address&gt;&lt;titles&gt;&lt;title&gt;Myeloid-derived suppressor cells as regulators of the immune system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162-74&lt;/pages&gt;&lt;volume&gt;9&lt;/volume&gt;&lt;number&gt;3&lt;/number&gt;&lt;keywords&gt;&lt;keyword&gt;Animals&lt;/keyword&gt;&lt;keyword&gt;Cell Movement&lt;/keyword&gt;&lt;keyword&gt;Communicable Diseases/immunology&lt;/keyword&gt;&lt;keyword&gt;Humans&lt;/keyword&gt;&lt;keyword&gt;Immune System/*immunology&lt;/keyword&gt;&lt;keyword&gt;*Immune Tolerance&lt;/keyword&gt;&lt;keyword&gt;Inflammation/immunology&lt;/keyword&gt;&lt;keyword&gt;Lymphocyte Activation&lt;/keyword&gt;&lt;keyword&gt;Myeloid Cells/*immunology&lt;/keyword&gt;&lt;keyword&gt;Myelopoiesis&lt;/keyword&gt;&lt;keyword&gt;Neoplasms/immunology&lt;/keyword&gt;&lt;keyword&gt;Stem Cells/immunology&lt;/keyword&gt;&lt;keyword&gt;T-Lymphocytes/*immunology/metabolism&lt;/keyword&gt;&lt;keyword&gt;T-Lymphocytes, Regulatory/immunology&lt;/keyword&gt;&lt;/keywords&gt;&lt;dates&gt;&lt;year&gt;2009&lt;/year&gt;&lt;pub-dates&gt;&lt;date&gt;Mar&lt;/date&gt;&lt;/pub-dates&gt;&lt;/dates&gt;&lt;isbn&gt;1474-1741 (Electronic)&amp;#xD;1474-1733 (Linking)&lt;/isbn&gt;&lt;accession-num&gt;19197294&lt;/accession-num&gt;&lt;urls&gt;&lt;related-urls&gt;&lt;url&gt;http://www.ncbi.nlm.nih.gov/pubmed/19197294&lt;/url&gt;&lt;/related-urls&gt;&lt;/urls&gt;&lt;custom2&gt;2828349&lt;/custom2&gt;&lt;electronic-resource-num&gt;10.1038/nri2506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2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L</w:t>
      </w:r>
      <w:r w:rsidR="001B0C8A" w:rsidRPr="001D5289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ke typical monocytes, t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se cells 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express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D14 </w:t>
      </w:r>
      <w:r w:rsidR="00AF1936" w:rsidRPr="001D5289">
        <w:rPr>
          <w:rFonts w:ascii="Book Antiqua" w:hAnsi="Book Antiqua" w:cs="Times New Roman"/>
          <w:color w:val="000000" w:themeColor="text1"/>
          <w:sz w:val="24"/>
          <w:szCs w:val="24"/>
        </w:rPr>
        <w:t>but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a lower or no expression of HLA-DR</w:t>
      </w:r>
      <w:r w:rsidR="00EE4B82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F1936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d frequency of these cells 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been 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</w:t>
      </w:r>
      <w:r w:rsidR="00D6575B" w:rsidRPr="001D5289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rted in the 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ripheral </w:t>
      </w:r>
      <w:r w:rsidR="002D6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>circulation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vironment </w:t>
      </w:r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HCC </w:t>
      </w:r>
      <w:proofErr w:type="gramStart"/>
      <w:r w:rsidR="00DC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b2VjaHN0PC9BdXRob3I+PFllYXI+MjAwODwvWWVhcj48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IzNC00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b2VjaHN0PC9BdXRob3I+PFllYXI+MjAwODwvWWVhcj48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IzNC00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3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C7A7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52592C" w:rsidRPr="001D5289" w:rsidRDefault="00706277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milarly, neutrophils being a common inflammatory infiltrate in </w:t>
      </w:r>
      <w:proofErr w:type="spellStart"/>
      <w:proofErr w:type="gram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proofErr w:type="gram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uld 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provide 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diction of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poor survival in HCC patients</w:t>
      </w:r>
      <w:r w:rsidR="00381A3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nce their numbers </w:t>
      </w:r>
      <w:r w:rsidR="00381A32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correlated posi</w:t>
      </w:r>
      <w:r w:rsidR="00EE4B8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ively with the stage of cancer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Kuang</w:t>
      </w:r>
      <w:proofErr w:type="spellEnd"/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C00FF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et </w:t>
      </w:r>
      <w:proofErr w:type="gramStart"/>
      <w:r w:rsidR="000C00FF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>al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dWFuZzwvQXV0aG9yPjxZZWFyPjIwMTE8L1llYXI+PFJl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5NDgtNTU8L3BhZ2VzPjx2b2x1bWU+NTQ8L3ZvbHVtZT48bnVtYmVyPjU8L251bWJl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dWFuZzwvQXV0aG9yPjxZZWFyPjIwMTE8L1llYXI+PFJl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5NDgtNTU8L3BhZ2VzPjx2b2x1bWU+NTQ8L3ZvbHVtZT48bnVtYmVyPjU8L251bWJl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C00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demonstrated that t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</w:t>
      </w:r>
      <w:proofErr w:type="spellStart"/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>peritumoral</w:t>
      </w:r>
      <w:proofErr w:type="spellEnd"/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roma</w:t>
      </w:r>
      <w:r w:rsidR="007E1A96" w:rsidRPr="001D5289">
        <w:rPr>
          <w:rFonts w:ascii="Book Antiqua" w:hAnsi="Book Antiqua" w:cs="Times New Roman"/>
          <w:color w:val="000000" w:themeColor="text1"/>
          <w:sz w:val="24"/>
          <w:szCs w:val="24"/>
        </w:rPr>
        <w:t>l cells</w:t>
      </w:r>
      <w:r w:rsidR="00ED4E7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fortified with neutrophil population</w:t>
      </w:r>
      <w:r w:rsidR="00F462E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81A3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nder the influence of </w:t>
      </w:r>
      <w:r w:rsidR="007E1A96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17 cells</w:t>
      </w:r>
      <w:r w:rsidR="00381A3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rough the chemokines like CXCL8 produced by epithelial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</w:t>
      </w:r>
      <w:r w:rsidR="00381A32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 The</w:t>
      </w:r>
      <w:r w:rsidR="00354C51" w:rsidRPr="001D5289">
        <w:rPr>
          <w:rFonts w:ascii="Book Antiqua" w:hAnsi="Book Antiqua" w:cs="Times New Roman"/>
          <w:color w:val="000000" w:themeColor="text1"/>
          <w:sz w:val="24"/>
          <w:szCs w:val="24"/>
        </w:rPr>
        <w:t>se neutrophils produce proteases like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54C51" w:rsidRPr="001D5289">
        <w:rPr>
          <w:rFonts w:ascii="Book Antiqua" w:hAnsi="Book Antiqua" w:cs="Times New Roman"/>
          <w:color w:val="000000" w:themeColor="text1"/>
          <w:sz w:val="24"/>
          <w:szCs w:val="24"/>
        </w:rPr>
        <w:t>matrix metalloproteinase-9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HCC </w:t>
      </w:r>
      <w:r w:rsidR="00F462EA" w:rsidRPr="001D5289">
        <w:rPr>
          <w:rFonts w:ascii="Book Antiqua" w:hAnsi="Book Antiqua" w:cs="Times New Roman"/>
          <w:color w:val="000000" w:themeColor="text1"/>
          <w:sz w:val="24"/>
          <w:szCs w:val="24"/>
        </w:rPr>
        <w:t>tissues, promoting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81A32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giogenesi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462E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us, neutrophils provide a connection between the immune cells and angiogenesis and promot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F462E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wth.</w:t>
      </w:r>
    </w:p>
    <w:bookmarkEnd w:id="153"/>
    <w:bookmarkEnd w:id="154"/>
    <w:p w:rsidR="001B0C8A" w:rsidRPr="001D5289" w:rsidRDefault="001B0C8A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</w:p>
    <w:p w:rsidR="006C7A7D" w:rsidRPr="001D5289" w:rsidRDefault="006C7A7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Natural </w:t>
      </w:r>
      <w:r w:rsidR="008A5D8D"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ki</w:t>
      </w: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ller cells</w:t>
      </w:r>
    </w:p>
    <w:p w:rsidR="00B73408" w:rsidRPr="001D5289" w:rsidRDefault="00287FB5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 exaggerated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cytolytic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pulation of NK cells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serves</w:t>
      </w:r>
      <w:r w:rsidR="00CE527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immune </w:t>
      </w:r>
      <w:r w:rsidR="00C92301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vigilators</w:t>
      </w:r>
      <w:r w:rsidR="00CE527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liver microenvironment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ubleski&lt;/Author&gt;&lt;Year&gt;2009&lt;/Year&gt;&lt;RecNum&gt;75&lt;/RecNum&gt;&lt;record&gt;&lt;rec-number&gt;75&lt;/rec-number&gt;&lt;foreign-keys&gt;&lt;key app="EN" db-id="eewpvrzvv90p50es92rxffvddevrzw0ftvr5"&gt;75&lt;/key&gt;&lt;/foreign-keys&gt;&lt;ref-type name="Journal Article"&gt;17&lt;/ref-type&gt;&lt;contributors&gt;&lt;authors&gt;&lt;author&gt;Subleski, J. J.&lt;/author&gt;&lt;author&gt;Wiltrout, R. H.&lt;/author&gt;&lt;author&gt;Weiss, J. M.&lt;/author&gt;&lt;/authors&gt;&lt;/contributors&gt;&lt;auth-address&gt;Cancer and Inflammation Program, National Cancer Institute, 1050 Boyles Street, Frederick, MD 21702, USA. jsubleski@mail.ncifcrf.gov&lt;/auth-address&gt;&lt;titles&gt;&lt;title&gt;Application of tissue-specific NK and NKT cell activity for tumor immunotherapy&lt;/title&gt;&lt;secondary-title&gt;J Autoimmun&lt;/secondary-title&gt;&lt;alt-title&gt;Journal of autoimmunity&lt;/alt-title&gt;&lt;/titles&gt;&lt;periodical&gt;&lt;full-title&gt;J Autoimmun&lt;/full-title&gt;&lt;abbr-1&gt;Journal of autoimmunity&lt;/abbr-1&gt;&lt;/periodical&gt;&lt;alt-periodical&gt;&lt;full-title&gt;J Autoimmun&lt;/full-title&gt;&lt;abbr-1&gt;Journal of autoimmunity&lt;/abbr-1&gt;&lt;/alt-periodical&gt;&lt;pages&gt;275-81&lt;/pages&gt;&lt;volume&gt;33&lt;/volume&gt;&lt;number&gt;3-4&lt;/number&gt;&lt;keywords&gt;&lt;keyword&gt;Animals&lt;/keyword&gt;&lt;keyword&gt;Cytokines/immunology&lt;/keyword&gt;&lt;keyword&gt;*Cytotoxicity, Immunologic&lt;/keyword&gt;&lt;keyword&gt;Humans&lt;/keyword&gt;&lt;keyword&gt;Immunologic Surveillance&lt;/keyword&gt;&lt;keyword&gt;Immunotherapy/*methods&lt;/keyword&gt;&lt;keyword&gt;Killer Cells, Natural/*immunology&lt;/keyword&gt;&lt;keyword&gt;Liver/*immunology/pathology&lt;/keyword&gt;&lt;keyword&gt;Liver Neoplasms/secondary/*therapy&lt;/keyword&gt;&lt;keyword&gt;Natural Killer T-Cells/*immunology&lt;/keyword&gt;&lt;keyword&gt;Neoplasm Metastasis&lt;/keyword&gt;&lt;/keywords&gt;&lt;dates&gt;&lt;year&gt;2009&lt;/year&gt;&lt;pub-dates&gt;&lt;date&gt;Nov-Dec&lt;/date&gt;&lt;/pub-dates&gt;&lt;/dates&gt;&lt;isbn&gt;1095-9157 (Electronic)&amp;#xD;0896-8411 (Linking)&lt;/isbn&gt;&lt;accession-num&gt;19682859&lt;/accession-num&gt;&lt;urls&gt;&lt;related-urls&gt;&lt;url&gt;http://www.ncbi.nlm.nih.gov/pubmed/19682859&lt;/url&gt;&lt;/related-urls&gt;&lt;/urls&gt;&lt;custom2&gt;2783592&lt;/custom2&gt;&lt;electronic-resource-num&gt;10.1016/j.jaut.2009.07.010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5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NK cells are cytotoxic and regulate the activity of other immune cells through the cytokines they release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Tian&lt;/Author&gt;&lt;Year&gt;2013&lt;/Year&gt;&lt;RecNum&gt;27&lt;/RecNum&gt;&lt;record&gt;&lt;rec-number&gt;27&lt;/rec-number&gt;&lt;foreign-keys&gt;&lt;key app="EN" db-id="eewpvrzvv90p50es92rxffvddevrzw0ftvr5"&gt;27&lt;/key&gt;&lt;/foreign-keys&gt;&lt;ref-type name="Journal Article"&gt;17&lt;/ref-type&gt;&lt;contributors&gt;&lt;authors&gt;&lt;author&gt;Tian, Z.&lt;/author&gt;&lt;author&gt;Chen, Y.&lt;/author&gt;&lt;author&gt;Gao, B.&lt;/author&gt;&lt;/authors&gt;&lt;/contributors&gt;&lt;auth-address&gt;Department of Microbiology and Immunology, School of Life Sciences, University of Science and Technology of China, Hefei, China. tzg@ustc.edu.cn&lt;/auth-address&gt;&lt;titles&gt;&lt;title&gt;Natural killer cells in liver disease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1654-62&lt;/pages&gt;&lt;volume&gt;57&lt;/volume&gt;&lt;number&gt;4&lt;/number&gt;&lt;keywords&gt;&lt;keyword&gt;Animals&lt;/keyword&gt;&lt;keyword&gt;Carcinoma, Hepatocellular/physiopathology&lt;/keyword&gt;&lt;keyword&gt;Cytokines/metabolism&lt;/keyword&gt;&lt;keyword&gt;Disease Models, Animal&lt;/keyword&gt;&lt;keyword&gt;Humans&lt;/keyword&gt;&lt;keyword&gt;Immunity, Innate/physiology&lt;/keyword&gt;&lt;keyword&gt;Killer Cells, Natural/*pathology/*physiology&lt;/keyword&gt;&lt;keyword&gt;Liver Diseases/*physiopathology&lt;/keyword&gt;&lt;keyword&gt;Liver Neoplasms/physiopathology&lt;/keyword&gt;&lt;keyword&gt;Mice&lt;/keyword&gt;&lt;/keywords&gt;&lt;dates&gt;&lt;year&gt;2013&lt;/year&gt;&lt;pub-dates&gt;&lt;date&gt;Apr&lt;/date&gt;&lt;/pub-dates&gt;&lt;/dates&gt;&lt;isbn&gt;1527-3350 (Electronic)&amp;#xD;0270-9139 (Linking)&lt;/isbn&gt;&lt;accession-num&gt;23111952&lt;/accession-num&gt;&lt;urls&gt;&lt;related-urls&gt;&lt;url&gt;http://www.ncbi.nlm.nih.gov/pubmed/23111952&lt;/url&gt;&lt;/related-urls&gt;&lt;/urls&gt;&lt;custom2&gt;3573257&lt;/custom2&gt;&lt;electronic-resource-num&gt;10.1002/hep.26115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6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Under normal </w:t>
      </w:r>
      <w:r w:rsidR="001B0C8A" w:rsidRPr="001D5289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hysiological conditions, t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NK cells </w:t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diate their functions 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354C5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ver </w:t>
      </w:r>
      <w:r w:rsidR="00B73408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roduction of </w:t>
      </w:r>
      <w:r w:rsidR="00277DD0" w:rsidRPr="001D5289">
        <w:rPr>
          <w:rFonts w:ascii="Book Antiqua" w:hAnsi="Book Antiqua" w:cs="Times New Roman"/>
          <w:color w:val="000000" w:themeColor="text1"/>
          <w:sz w:val="24"/>
          <w:szCs w:val="24"/>
        </w:rPr>
        <w:t>'</w:t>
      </w:r>
      <w:proofErr w:type="spellStart"/>
      <w:r w:rsidR="001918A4" w:rsidRPr="001D5289">
        <w:rPr>
          <w:rFonts w:ascii="Book Antiqua" w:hAnsi="Book Antiqua" w:cs="Times New Roman"/>
          <w:color w:val="000000" w:themeColor="text1"/>
          <w:sz w:val="24"/>
          <w:szCs w:val="24"/>
        </w:rPr>
        <w:t>cytolytic</w:t>
      </w:r>
      <w:proofErr w:type="spellEnd"/>
      <w:r w:rsidR="001918A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anules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'</w:t>
      </w:r>
      <w:r w:rsidR="001918A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taining </w:t>
      </w:r>
      <w:proofErr w:type="spellStart"/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perforin</w:t>
      </w:r>
      <w:proofErr w:type="spellEnd"/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granzyme</w:t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C7E97" w:rsidRPr="001D5289">
        <w:rPr>
          <w:rFonts w:ascii="Book Antiqua" w:hAnsi="Book Antiqua" w:cs="Times New Roman"/>
          <w:color w:val="000000" w:themeColor="text1"/>
          <w:sz w:val="24"/>
          <w:szCs w:val="24"/>
        </w:rPr>
        <w:t>necrosis factor-related apoptosis-inducing ligand (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AIL</w:t>
      </w:r>
      <w:r w:rsidR="00EC7E97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FN-</w:t>
      </w:r>
      <w:proofErr w:type="gramStart"/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γ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ZXJtaWpsZW48L0F1dGhvcj48WWVhcj4yMDAyPC9ZZWFy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ZXJtaWpsZW48L0F1dGhvcj48WWVhcj4yMDAyPC9ZZWFy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7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392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64B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their functions are not completely </w:t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parted </w:t>
      </w:r>
      <w:r w:rsidR="00F64B2C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 case of many cancers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64B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ing HCC.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stance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54C51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 HCC patients, a significant decrease in the CD56dim NK subsets in the peripheral blood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been reported </w:t>
      </w:r>
      <w:r w:rsidR="00BE0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as compared to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ealthy subject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ao&lt;/Author&gt;&lt;Year&gt;2009&lt;/Year&gt;&lt;RecNum&gt;103&lt;/RecNum&gt;&lt;record&gt;&lt;rec-number&gt;103&lt;/rec-number&gt;&lt;foreign-keys&gt;&lt;key app="EN" db-id="eewpvrzvv90p50es92rxffvddevrzw0ftvr5"&gt;103&lt;/key&gt;&lt;/foreign-keys&gt;&lt;ref-type name="Journal Article"&gt;17&lt;/ref-type&gt;&lt;contributors&gt;&lt;authors&gt;&lt;author&gt;Gao, B.&lt;/author&gt;&lt;author&gt;Radaeva, S.&lt;/author&gt;&lt;author&gt;Park, O.&lt;/author&gt;&lt;/authors&gt;&lt;/contributors&gt;&lt;auth-address&gt;Section on Liver Biology, Laboratory of Physiologic Studies, National Institute on Alcohol Abuse and Alcoholism, National Institutes of Health, Bethesda, Maryland 20892, USA. bgao@mail.nih.gov&lt;/auth-address&gt;&lt;titles&gt;&lt;title&gt;Liver natural killer and natural killer T cells: immunobiology and emerging roles in liver diseases&lt;/title&gt;&lt;secondary-title&gt;J Leukoc Biol&lt;/secondary-title&gt;&lt;alt-title&gt;Journal of leukocyte biology&lt;/alt-title&gt;&lt;/titles&gt;&lt;periodical&gt;&lt;full-title&gt;J Leukoc Biol&lt;/full-title&gt;&lt;abbr-1&gt;Journal of leukocyte biology&lt;/abbr-1&gt;&lt;/periodical&gt;&lt;alt-periodical&gt;&lt;full-title&gt;J Leukoc Biol&lt;/full-title&gt;&lt;abbr-1&gt;Journal of leukocyte biology&lt;/abbr-1&gt;&lt;/alt-periodical&gt;&lt;pages&gt;513-28&lt;/pages&gt;&lt;volume&gt;86&lt;/volume&gt;&lt;number&gt;3&lt;/number&gt;&lt;keywords&gt;&lt;keyword&gt;Animals&lt;/keyword&gt;&lt;keyword&gt;Humans&lt;/keyword&gt;&lt;keyword&gt;Killer Cells, Natural/*immunology/ultrastructure&lt;/keyword&gt;&lt;keyword&gt;Liver/*immunology&lt;/keyword&gt;&lt;keyword&gt;Liver Diseases/*immunology/*pathology&lt;/keyword&gt;&lt;keyword&gt;Mice&lt;/keyword&gt;&lt;keyword&gt;Natural Killer T-Cells/*immunology/ultrastructure&lt;/keyword&gt;&lt;keyword&gt;Rats&lt;/keyword&gt;&lt;/keywords&gt;&lt;dates&gt;&lt;year&gt;2009&lt;/year&gt;&lt;pub-dates&gt;&lt;date&gt;Sep&lt;/date&gt;&lt;/pub-dates&gt;&lt;/dates&gt;&lt;isbn&gt;1938-3673 (Electronic)&amp;#xD;0741-5400 (Linking)&lt;/isbn&gt;&lt;accession-num&gt;19542050&lt;/accession-num&gt;&lt;urls&gt;&lt;related-urls&gt;&lt;url&gt;http://www.ncbi.nlm.nih.gov/pubmed/19542050&lt;/url&gt;&lt;/related-urls&gt;&lt;/urls&gt;&lt;custom2&gt;2735282&lt;/custom2&gt;&lt;electronic-resource-num&gt;10.1189/JLB.0309135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8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 </w:t>
      </w:r>
      <w:r w:rsidR="00F32EE5" w:rsidRPr="001D5289">
        <w:rPr>
          <w:rFonts w:ascii="Book Antiqua" w:hAnsi="Book Antiqua" w:cs="Times New Roman"/>
          <w:color w:val="000000" w:themeColor="text1"/>
          <w:sz w:val="24"/>
          <w:szCs w:val="24"/>
        </w:rPr>
        <w:t>significantly lower proportion of these NK cell subsets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32EE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hibiting reduced levels of IFN-γ </w:t>
      </w:r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d cytotoxic potential</w:t>
      </w:r>
      <w:r w:rsidR="00F32EE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32EE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F32EE5" w:rsidRPr="001D5289">
        <w:rPr>
          <w:rFonts w:ascii="Book Antiqua" w:hAnsi="Book Antiqua" w:cs="Times New Roman"/>
          <w:color w:val="000000" w:themeColor="text1"/>
          <w:sz w:val="24"/>
          <w:szCs w:val="24"/>
        </w:rPr>
        <w:t>been reported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gions compared with non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gions in HCC </w:t>
      </w:r>
      <w:proofErr w:type="gramStart"/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k8L0F1dGhvcj48WWVhcj4yMDA4PC9ZZWFyPjxSZWNO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k8L0F1dGhvcj48WWVhcj4yMDA4PC9ZZWFyPjxSZWNO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9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123D16" w:rsidRPr="001D5289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ltiple mechanisms have been 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>put forward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>explicate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decrease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>functioning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NK cell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76336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ir 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>association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cirrhosis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B7C4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ver and 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cancer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277E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ing fibrotic damage to NK cell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Zhang&lt;/Author&gt;&lt;Year&gt;2012&lt;/Year&gt;&lt;RecNum&gt;77&lt;/RecNum&gt;&lt;record&gt;&lt;rec-number&gt;77&lt;/rec-number&gt;&lt;foreign-keys&gt;&lt;key app="EN" db-id="eewpvrzvv90p50es92rxffvddevrzw0ftvr5"&gt;77&lt;/key&gt;&lt;/foreign-keys&gt;&lt;ref-type name="Journal Article"&gt;17&lt;/ref-type&gt;&lt;contributors&gt;&lt;authors&gt;&lt;author&gt;Zhang, D. Y.&lt;/author&gt;&lt;author&gt;Friedman, S. L.&lt;/author&gt;&lt;/authors&gt;&lt;/contributors&gt;&lt;auth-address&gt;Division of Liver Diseases, Mount Sinai School of Medicine, New York, NY 10029, USA.&lt;/auth-address&gt;&lt;titles&gt;&lt;title&gt;Fibrosis-dependent mechanisms of hepatocarcinogenesis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769-75&lt;/pages&gt;&lt;volume&gt;56&lt;/volume&gt;&lt;number&gt;2&lt;/number&gt;&lt;keywords&gt;&lt;keyword&gt;Animals&lt;/keyword&gt;&lt;keyword&gt;Carcinoma, Hepatocellular/immunology/*pathology/physiopathology&lt;/keyword&gt;&lt;keyword&gt;Humans&lt;/keyword&gt;&lt;keyword&gt;Liver Cirrhosis/immunology/*pathology/physiopathology&lt;/keyword&gt;&lt;keyword&gt;Liver Neoplasms/immunology/*pathology/physiopathology&lt;/keyword&gt;&lt;/keywords&gt;&lt;dates&gt;&lt;year&gt;2012&lt;/year&gt;&lt;pub-dates&gt;&lt;date&gt;Aug&lt;/date&gt;&lt;/pub-dates&gt;&lt;/dates&gt;&lt;isbn&gt;1527-3350 (Electronic)&amp;#xD;0270-9139 (Linking)&lt;/isbn&gt;&lt;accession-num&gt;22378017&lt;/accession-num&gt;&lt;urls&gt;&lt;related-urls&gt;&lt;url&gt;http://www.ncbi.nlm.nih.gov/pubmed/22378017&lt;/url&gt;&lt;/related-urls&gt;&lt;/urls&gt;&lt;custom2&gt;4087159&lt;/custom2&gt;&lt;electronic-resource-num&gt;10.1002/hep.25670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0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91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phagocyt</w:t>
      </w:r>
      <w:r w:rsidR="00BE0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ic uptake</w:t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NK cells by </w:t>
      </w:r>
      <w:r w:rsidR="00BE0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ed </w:t>
      </w:r>
      <w:r w:rsidR="00F704ED"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ic stellate cell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dWhhbm5hPC9BdXRob3I+PFllYXI+MjAwODwvWWVhcj48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dWhhbm5hPC9BdXRob3I+PFllYXI+MjAwODwvWWVhcj48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the </w:t>
      </w:r>
      <w:r w:rsidR="0088746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pregulation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inhibitory </w:t>
      </w:r>
      <w:r w:rsidR="00887460" w:rsidRPr="001D5289">
        <w:rPr>
          <w:rFonts w:ascii="Book Antiqua" w:hAnsi="Book Antiqua" w:cs="Times New Roman"/>
          <w:color w:val="000000" w:themeColor="text1"/>
          <w:sz w:val="24"/>
          <w:szCs w:val="24"/>
        </w:rPr>
        <w:t>or down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C9230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ulation of </w:t>
      </w:r>
      <w:r w:rsidR="00887460" w:rsidRPr="001D5289">
        <w:rPr>
          <w:rFonts w:ascii="Book Antiqua" w:hAnsi="Book Antiqua" w:cs="Times New Roman"/>
          <w:color w:val="000000" w:themeColor="text1"/>
          <w:sz w:val="24"/>
          <w:szCs w:val="24"/>
        </w:rPr>
        <w:t>activating receptors respectively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b3Vsb3Vhcm48L0F1dGhvcj48WWVhcj4yMDExPC9ZZWFy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b3Vsb3Vhcm48L0F1dGhvcj48WWVhcj4yMDExPC9ZZWFy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2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3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CA1979" w:rsidRPr="001D5289" w:rsidRDefault="00CA1979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CA1979" w:rsidRPr="001D5289" w:rsidRDefault="00CA1979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Adaptive Immune system</w:t>
      </w:r>
    </w:p>
    <w:p w:rsidR="00A37E44" w:rsidRPr="001D5289" w:rsidRDefault="00A37E44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T lymphocytes</w:t>
      </w:r>
    </w:p>
    <w:p w:rsidR="00A37E44" w:rsidRPr="001D5289" w:rsidRDefault="00447B14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 lymphocytes, both CD4+ T helper cells and CD8+ cytotoxic T cells are mostly considered to be significant players in inhibiting, impeding and killing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.</w:t>
      </w:r>
      <w:r w:rsidR="00A37E4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ir </w:t>
      </w:r>
      <w:r w:rsidR="00BC7A2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istence </w:t>
      </w:r>
      <w:r w:rsidR="00A37E4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cancer areas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as been observed</w:t>
      </w:r>
      <w:r w:rsidR="00A37E4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orrelated with a </w:t>
      </w:r>
      <w:r w:rsidR="005E0E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favourable</w:t>
      </w:r>
      <w:r w:rsidR="00A37E4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is in many </w:t>
      </w:r>
      <w:proofErr w:type="gramStart"/>
      <w:r w:rsidR="00A37E44" w:rsidRPr="001D5289">
        <w:rPr>
          <w:rFonts w:ascii="Book Antiqua" w:hAnsi="Book Antiqua" w:cs="Times New Roman"/>
          <w:color w:val="000000" w:themeColor="text1"/>
          <w:sz w:val="24"/>
          <w:szCs w:val="24"/>
        </w:rPr>
        <w:t>cancer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aG9tcHNvbjwvQXV0aG9yPjxZZWFyPjIwMTA8L1llYXI+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aG9tcHNvbjwvQXV0aG9yPjxZZWFyPjIwMTA8L1llYXI+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3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37E4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91D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IFN-γ produced </w:t>
      </w:r>
      <w:r w:rsidR="009C3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during</w:t>
      </w:r>
      <w:r w:rsidR="00991D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Th1 </w:t>
      </w:r>
      <w:r w:rsidR="00991D00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immune response play a crucial role in the </w:t>
      </w:r>
      <w:r w:rsidR="007831AD" w:rsidRPr="001D5289">
        <w:rPr>
          <w:rFonts w:ascii="Book Antiqua" w:hAnsi="Book Antiqua" w:cs="Times New Roman"/>
          <w:color w:val="000000" w:themeColor="text1"/>
          <w:sz w:val="24"/>
          <w:szCs w:val="24"/>
        </w:rPr>
        <w:t>evasion</w:t>
      </w:r>
      <w:r w:rsidR="00991D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CD3B8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elioration </w:t>
      </w:r>
      <w:r w:rsidR="00991D00" w:rsidRPr="001D5289">
        <w:rPr>
          <w:rFonts w:ascii="Book Antiqua" w:hAnsi="Book Antiqua" w:cs="Times New Roman"/>
          <w:color w:val="000000" w:themeColor="text1"/>
          <w:sz w:val="24"/>
          <w:szCs w:val="24"/>
        </w:rPr>
        <w:t>of HCC. In addition to helper T cells,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C3665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role of cytotoxic CD8+ T cells during HCC disease ha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ve</w:t>
      </w:r>
      <w:r w:rsidR="001C36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en evaluated in many studies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C36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30132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significant role </w:t>
      </w:r>
      <w:proofErr w:type="gramStart"/>
      <w:r w:rsidR="0030132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proofErr w:type="gramEnd"/>
      <w:r w:rsidR="0030132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ttributed to</w:t>
      </w:r>
      <w:r w:rsidR="00991D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1C3665" w:rsidRPr="001D5289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991D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killing</w:t>
      </w:r>
      <w:r w:rsidR="00991D0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C36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1C36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. </w:t>
      </w:r>
    </w:p>
    <w:p w:rsidR="00806951" w:rsidRPr="001D5289" w:rsidRDefault="00086F7C" w:rsidP="007C6A21">
      <w:pPr>
        <w:autoSpaceDE w:val="0"/>
        <w:autoSpaceDN w:val="0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E026C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e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y, it was reported that there was a significant decrease in </w:t>
      </w:r>
      <w:hyperlink r:id="rId9" w:history="1">
        <w:r w:rsidRPr="001D5289">
          <w:rPr>
            <w:rFonts w:ascii="Book Antiqua" w:hAnsi="Book Antiqua" w:cs="Times New Roman"/>
            <w:color w:val="000000" w:themeColor="text1"/>
            <w:sz w:val="24"/>
            <w:szCs w:val="24"/>
          </w:rPr>
          <w:t>CD4</w:t>
        </w:r>
        <w:r w:rsidR="005D2C19" w:rsidRPr="001D5289">
          <w:rPr>
            <w:rFonts w:ascii="Book Antiqua" w:hAnsi="Book Antiqua" w:cs="Times New Roman"/>
            <w:color w:val="000000" w:themeColor="text1"/>
            <w:sz w:val="24"/>
            <w:szCs w:val="24"/>
          </w:rPr>
          <w:t>+</w:t>
        </w:r>
        <w:r w:rsidRPr="001D5289">
          <w:rPr>
            <w:rFonts w:ascii="Book Antiqua" w:hAnsi="Book Antiqua" w:cs="Times New Roman"/>
            <w:color w:val="000000" w:themeColor="text1"/>
            <w:sz w:val="24"/>
            <w:szCs w:val="24"/>
          </w:rPr>
          <w:t xml:space="preserve"> T-cells</w:t>
        </w:r>
      </w:hyperlink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atients with liver cirrhosis and HCC indicating their importance in facilitating malignancy </w:t>
      </w:r>
      <w:r w:rsidR="0030132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ong the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rrhotic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dHRhbGxhaDwvQXV0aG9yPjxZZWFyPjIwMDM8L1llYXI+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dHRhbGxhaDwvQXV0aG9yPjxZZWFyPjIwMDM8L1llYXI+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F5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06951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2D6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>y have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2D6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likewise</w:t>
      </w:r>
      <w:r w:rsidR="009A16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ticed</w:t>
      </w:r>
      <w:r w:rsidR="002D6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decreased </w:t>
      </w:r>
      <w:r w:rsidR="00E90F65" w:rsidRPr="001D5289">
        <w:rPr>
          <w:rFonts w:ascii="Book Antiqua" w:hAnsi="Book Antiqua" w:cs="Times New Roman"/>
          <w:color w:val="000000" w:themeColor="text1"/>
          <w:sz w:val="24"/>
          <w:szCs w:val="24"/>
        </w:rPr>
        <w:t>ratio of helper T cells/suppressive T cells in per</w:t>
      </w:r>
      <w:r w:rsidR="00E026C3" w:rsidRPr="001D5289">
        <w:rPr>
          <w:rFonts w:ascii="Book Antiqua" w:hAnsi="Book Antiqua" w:cs="Times New Roman"/>
          <w:color w:val="000000" w:themeColor="text1"/>
          <w:sz w:val="24"/>
          <w:szCs w:val="24"/>
        </w:rPr>
        <w:t>ip</w:t>
      </w:r>
      <w:r w:rsidR="00E90F65" w:rsidRPr="001D5289">
        <w:rPr>
          <w:rFonts w:ascii="Book Antiqua" w:hAnsi="Book Antiqua" w:cs="Times New Roman"/>
          <w:color w:val="000000" w:themeColor="text1"/>
          <w:sz w:val="24"/>
          <w:szCs w:val="24"/>
        </w:rPr>
        <w:t>heral blood of patients with liver cirrhosis and HCC</w:t>
      </w:r>
      <w:r w:rsidR="00DE18EF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6766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pon assessment of the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genetic</w:t>
      </w:r>
      <w:r w:rsidR="00B6766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file, </w:t>
      </w:r>
      <w:r w:rsidR="00B6766A" w:rsidRPr="001D5289">
        <w:rPr>
          <w:rFonts w:ascii="Book Antiqua" w:hAnsi="Book Antiqua" w:cs="TimesNewRoman"/>
          <w:color w:val="000000" w:themeColor="text1"/>
          <w:sz w:val="24"/>
          <w:szCs w:val="24"/>
        </w:rPr>
        <w:t>a</w:t>
      </w:r>
      <w:r w:rsidR="00806951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 gene signature consisting of 17 immune related </w:t>
      </w:r>
      <w:r w:rsidR="00447B14" w:rsidRPr="001D5289">
        <w:rPr>
          <w:rFonts w:ascii="Book Antiqua" w:hAnsi="Book Antiqua" w:cs="TimesNewRoman"/>
          <w:color w:val="000000" w:themeColor="text1"/>
          <w:sz w:val="24"/>
          <w:szCs w:val="24"/>
        </w:rPr>
        <w:t>genes, changing</w:t>
      </w:r>
      <w:r w:rsidR="00806951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 the </w:t>
      </w:r>
      <w:proofErr w:type="spellStart"/>
      <w:r w:rsidR="00710172" w:rsidRPr="001D5289">
        <w:rPr>
          <w:rFonts w:ascii="Book Antiqua" w:hAnsi="Book Antiqua" w:cs="TimesNewRoman"/>
          <w:color w:val="000000" w:themeColor="text1"/>
          <w:sz w:val="24"/>
          <w:szCs w:val="24"/>
        </w:rPr>
        <w:t>tumor</w:t>
      </w:r>
      <w:proofErr w:type="spellEnd"/>
      <w:r w:rsidR="00806951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 microenvironment from a Th1 to a Th2 type </w:t>
      </w:r>
      <w:r w:rsidR="00806951" w:rsidRPr="001D5289">
        <w:rPr>
          <w:rFonts w:ascii="Book Antiqua" w:hAnsi="Book Antiqua" w:cs="TimesNewRoman"/>
          <w:i/>
          <w:color w:val="000000" w:themeColor="text1"/>
          <w:sz w:val="24"/>
          <w:szCs w:val="24"/>
        </w:rPr>
        <w:t>milieu</w:t>
      </w:r>
      <w:r w:rsidR="00806951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 has been </w:t>
      </w:r>
      <w:proofErr w:type="gramStart"/>
      <w:r w:rsidR="00B6766A" w:rsidRPr="001D5289">
        <w:rPr>
          <w:rFonts w:ascii="Book Antiqua" w:hAnsi="Book Antiqua" w:cs="TimesNewRoman"/>
          <w:color w:val="000000" w:themeColor="text1"/>
          <w:sz w:val="24"/>
          <w:szCs w:val="24"/>
        </w:rPr>
        <w:t>identified</w:t>
      </w:r>
      <w:r w:rsidR="00237023" w:rsidRPr="001D5289">
        <w:rPr>
          <w:rFonts w:ascii="Book Antiqua" w:hAnsi="Book Antiqua" w:cs="TimesNewRoman"/>
          <w:noProof/>
          <w:color w:val="000000" w:themeColor="text1"/>
          <w:sz w:val="24"/>
          <w:szCs w:val="24"/>
          <w:vertAlign w:val="superscript"/>
        </w:rPr>
        <w:t>[</w:t>
      </w:r>
      <w:proofErr w:type="gramEnd"/>
      <w:r w:rsidR="00237023" w:rsidRPr="001D5289">
        <w:rPr>
          <w:rFonts w:ascii="Book Antiqua" w:hAnsi="Book Antiqua" w:cs="TimesNewRoman"/>
          <w:noProof/>
          <w:color w:val="000000" w:themeColor="text1"/>
          <w:sz w:val="24"/>
          <w:szCs w:val="24"/>
          <w:vertAlign w:val="superscript"/>
        </w:rPr>
        <w:t>20]</w:t>
      </w:r>
      <w:r w:rsidR="00E026C3" w:rsidRPr="001D5289">
        <w:rPr>
          <w:rFonts w:ascii="Book Antiqua" w:hAnsi="Book Antiqua" w:cs="TimesNewRoman"/>
          <w:color w:val="000000" w:themeColor="text1"/>
          <w:sz w:val="24"/>
          <w:szCs w:val="24"/>
        </w:rPr>
        <w:t>. This</w:t>
      </w:r>
      <w:r w:rsidR="00B6766A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 </w:t>
      </w:r>
      <w:r w:rsidR="00447B14" w:rsidRPr="001D5289">
        <w:rPr>
          <w:rFonts w:ascii="Book Antiqua" w:hAnsi="Book Antiqua" w:cs="TimesNewRoman"/>
          <w:color w:val="000000" w:themeColor="text1"/>
          <w:sz w:val="24"/>
          <w:szCs w:val="24"/>
        </w:rPr>
        <w:t>foreshadows</w:t>
      </w:r>
      <w:r w:rsidR="00B6766A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 the</w:t>
      </w:r>
      <w:r w:rsidR="00806951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 development of venous metastasis in HCC and impaired </w:t>
      </w:r>
      <w:r w:rsidR="00440FC7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disease </w:t>
      </w:r>
      <w:r w:rsidR="00806951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outcome </w:t>
      </w:r>
      <w:r w:rsidR="00290CC1" w:rsidRPr="001D5289">
        <w:rPr>
          <w:rFonts w:ascii="Book Antiqua" w:hAnsi="Book Antiqua" w:cs="TimesNewRoman"/>
          <w:color w:val="000000" w:themeColor="text1"/>
          <w:sz w:val="24"/>
          <w:szCs w:val="24"/>
        </w:rPr>
        <w:t xml:space="preserve">indicating </w:t>
      </w:r>
      <w:r w:rsidR="00290CC1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at</w:t>
      </w:r>
      <w:r w:rsidR="0080695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ression of liver diseases is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linked</w:t>
      </w:r>
      <w:r w:rsidR="0080695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a dysregul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at</w:t>
      </w:r>
      <w:r w:rsidR="00440FC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d </w:t>
      </w:r>
      <w:r w:rsidR="00806951" w:rsidRPr="001D5289">
        <w:rPr>
          <w:rFonts w:ascii="Book Antiqua" w:hAnsi="Book Antiqua" w:cs="Times New Roman"/>
          <w:color w:val="000000" w:themeColor="text1"/>
          <w:sz w:val="24"/>
          <w:szCs w:val="24"/>
        </w:rPr>
        <w:t>cellular immune response. </w:t>
      </w:r>
    </w:p>
    <w:p w:rsidR="00D41E64" w:rsidRPr="001D5289" w:rsidRDefault="002D323E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Several mechanisms to deduce the immunosuppre</w:t>
      </w:r>
      <w:r w:rsidR="00D41E6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sive nature of T cells have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en explained by many authors. </w:t>
      </w:r>
      <w:r w:rsidR="00D41E64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evious studies have shown increased levels of the sol</w:t>
      </w:r>
      <w:r w:rsidR="007831AD" w:rsidRPr="001D5289">
        <w:rPr>
          <w:rFonts w:ascii="Book Antiqua" w:hAnsi="Book Antiqua" w:cs="Times New Roman"/>
          <w:color w:val="000000" w:themeColor="text1"/>
          <w:sz w:val="24"/>
          <w:szCs w:val="24"/>
        </w:rPr>
        <w:t>uble IL-2 receptor alpha chain, CD25 in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831A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serum of </w:t>
      </w:r>
      <w:r w:rsidR="00D41E64" w:rsidRPr="001D5289">
        <w:rPr>
          <w:rFonts w:ascii="Book Antiqua" w:hAnsi="Book Antiqua" w:cs="Times New Roman"/>
          <w:color w:val="000000" w:themeColor="text1"/>
          <w:sz w:val="24"/>
          <w:szCs w:val="24"/>
        </w:rPr>
        <w:t>cancer</w:t>
      </w:r>
      <w:r w:rsidR="007831A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Murakami&lt;/Author&gt;&lt;Year&gt;2004&lt;/Year&gt;&lt;RecNum&gt;72&lt;/RecNum&gt;&lt;record&gt;&lt;rec-number&gt;72&lt;/rec-number&gt;&lt;foreign-keys&gt;&lt;key app="EN" db-id="eewpvrzvv90p50es92rxffvddevrzw0ftvr5"&gt;72&lt;/key&gt;&lt;/foreign-keys&gt;&lt;ref-type name="Journal Article"&gt;17&lt;/ref-type&gt;&lt;contributors&gt;&lt;authors&gt;&lt;author&gt;Murakami, S.&lt;/author&gt;&lt;/authors&gt;&lt;/contributors&gt;&lt;auth-address&gt;Department of Surgery, Saitama Medical School, Morohongo 38, Moyorama-machi, Iruma-gunn,Saitama, 350-0495, Japan. smurakam@saitama-med.ac.jp&lt;/auth-address&gt;&lt;titles&gt;&lt;title&gt;Soluble interleukin-2 receptor in cancer&lt;/title&gt;&lt;secondary-title&gt;Front Biosci&lt;/secondary-title&gt;&lt;alt-title&gt;Frontiers in bioscience : a journal and virtual library&lt;/alt-title&gt;&lt;/titles&gt;&lt;periodical&gt;&lt;full-title&gt;Front Biosci&lt;/full-title&gt;&lt;abbr-1&gt;Frontiers in bioscience : a journal and virtual library&lt;/abbr-1&gt;&lt;/periodical&gt;&lt;alt-periodical&gt;&lt;full-title&gt;Front Biosci&lt;/full-title&gt;&lt;abbr-1&gt;Frontiers in bioscience : a journal and virtual library&lt;/abbr-1&gt;&lt;/alt-periodical&gt;&lt;pages&gt;3085-90&lt;/pages&gt;&lt;volume&gt;9&lt;/volume&gt;&lt;keywords&gt;&lt;keyword&gt;Disease Progression&lt;/keyword&gt;&lt;keyword&gt;Female&lt;/keyword&gt;&lt;keyword&gt;*Gene Expression Regulation, Neoplastic&lt;/keyword&gt;&lt;keyword&gt;Humans&lt;/keyword&gt;&lt;keyword&gt;Interleukin-2/metabolism&lt;/keyword&gt;&lt;keyword&gt;Lymphocytes, Tumor-Infiltrating/metabolism&lt;/keyword&gt;&lt;keyword&gt;Male&lt;/keyword&gt;&lt;keyword&gt;Neoplasms/*metabolism&lt;/keyword&gt;&lt;keyword&gt;Receptors, Interleukin-2/*blood/*physiology&lt;/keyword&gt;&lt;keyword&gt;*Tumor Markers, Biological&lt;/keyword&gt;&lt;/keywords&gt;&lt;dates&gt;&lt;year&gt;2004&lt;/year&gt;&lt;pub-dates&gt;&lt;date&gt;Sep 1&lt;/date&gt;&lt;/pub-dates&gt;&lt;/dates&gt;&lt;isbn&gt;1093-9946 (Print)&amp;#xD;1093-4715 (Linking)&lt;/isbn&gt;&lt;accession-num&gt;15353339&lt;/accession-num&gt;&lt;urls&gt;&lt;related-urls&gt;&lt;url&gt;http://www.ncbi.nlm.nih.gov/pubmed/15353339&lt;/url&gt;&lt;/related-urls&gt;&lt;/urls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5</w:t>
      </w:r>
      <w:r w:rsidR="008A5D8D" w:rsidRPr="001D5289">
        <w:rPr>
          <w:rFonts w:ascii="Book Antiqua" w:hAnsi="Book Antiqua" w:cs="Times New Roman" w:hint="eastAsia"/>
          <w:noProof/>
          <w:color w:val="000000" w:themeColor="text1"/>
          <w:sz w:val="24"/>
          <w:szCs w:val="24"/>
          <w:vertAlign w:val="superscript"/>
          <w:lang w:eastAsia="zh-CN"/>
        </w:rPr>
        <w:t>,36</w:t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41E6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se studies </w:t>
      </w:r>
      <w:r w:rsidR="007831A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shown positive correlation </w:t>
      </w:r>
      <w:r w:rsidR="00923592" w:rsidRPr="001D5289">
        <w:rPr>
          <w:rFonts w:ascii="Book Antiqua" w:hAnsi="Book Antiqua" w:cs="Times New Roman"/>
          <w:color w:val="000000" w:themeColor="text1"/>
          <w:sz w:val="24"/>
          <w:szCs w:val="24"/>
        </w:rPr>
        <w:t>between sCD25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23592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d disease severity serv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92359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surrogate </w:t>
      </w:r>
      <w:r w:rsidR="00923592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dicator of survival and response to therapy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Murakami&lt;/Author&gt;&lt;Year&gt;2004&lt;/Year&gt;&lt;RecNum&gt;72&lt;/RecNum&gt;&lt;record&gt;&lt;rec-number&gt;72&lt;/rec-number&gt;&lt;foreign-keys&gt;&lt;key app="EN" db-id="eewpvrzvv90p50es92rxffvddevrzw0ftvr5"&gt;72&lt;/key&gt;&lt;/foreign-keys&gt;&lt;ref-type name="Journal Article"&gt;17&lt;/ref-type&gt;&lt;contributors&gt;&lt;authors&gt;&lt;author&gt;Murakami, S.&lt;/author&gt;&lt;/authors&gt;&lt;/contributors&gt;&lt;auth-address&gt;Department of Surgery, Saitama Medical School, Morohongo 38, Moyorama-machi, Iruma-gunn,Saitama, 350-0495, Japan. smurakam@saitama-med.ac.jp&lt;/auth-address&gt;&lt;titles&gt;&lt;title&gt;Soluble interleukin-2 receptor in cancer&lt;/title&gt;&lt;secondary-title&gt;Front Biosci&lt;/secondary-title&gt;&lt;alt-title&gt;Frontiers in bioscience : a journal and virtual library&lt;/alt-title&gt;&lt;/titles&gt;&lt;periodical&gt;&lt;full-title&gt;Front Biosci&lt;/full-title&gt;&lt;abbr-1&gt;Frontiers in bioscience : a journal and virtual library&lt;/abbr-1&gt;&lt;/periodical&gt;&lt;alt-periodical&gt;&lt;full-title&gt;Front Biosci&lt;/full-title&gt;&lt;abbr-1&gt;Frontiers in bioscience : a journal and virtual library&lt;/abbr-1&gt;&lt;/alt-periodical&gt;&lt;pages&gt;3085-90&lt;/pages&gt;&lt;volume&gt;9&lt;/volume&gt;&lt;keywords&gt;&lt;keyword&gt;Disease Progression&lt;/keyword&gt;&lt;keyword&gt;Female&lt;/keyword&gt;&lt;keyword&gt;*Gene Expression Regulation, Neoplastic&lt;/keyword&gt;&lt;keyword&gt;Humans&lt;/keyword&gt;&lt;keyword&gt;Interleukin-2/metabolism&lt;/keyword&gt;&lt;keyword&gt;Lymphocytes, Tumor-Infiltrating/metabolism&lt;/keyword&gt;&lt;keyword&gt;Male&lt;/keyword&gt;&lt;keyword&gt;Neoplasms/*metabolism&lt;/keyword&gt;&lt;keyword&gt;Receptors, Interleukin-2/*blood/*physiology&lt;/keyword&gt;&lt;keyword&gt;*Tumor Markers, Biological&lt;/keyword&gt;&lt;/keywords&gt;&lt;dates&gt;&lt;year&gt;2004&lt;/year&gt;&lt;pub-dates&gt;&lt;date&gt;Sep 1&lt;/date&gt;&lt;/pub-dates&gt;&lt;/dates&gt;&lt;isbn&gt;1093-9946 (Print)&amp;#xD;1093-4715 (Linking)&lt;/isbn&gt;&lt;accession-num&gt;15353339&lt;/accession-num&gt;&lt;urls&gt;&lt;related-urls&gt;&lt;url&gt;http://www.ncbi.nlm.nih.gov/pubmed/15353339&lt;/url&gt;&lt;/related-urls&gt;&lt;/urls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5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41E6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serum of HCC patients was evaluated and </w:t>
      </w:r>
      <w:r w:rsidR="00D41E6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vealed elevated levels of sCD25 </w:t>
      </w:r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compared to the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normal, healthy</w:t>
      </w:r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dividuals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7492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D41E6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B6BC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rrhotic </w:t>
      </w:r>
      <w:proofErr w:type="gramStart"/>
      <w:r w:rsidR="001B6BC0" w:rsidRPr="001D5289">
        <w:rPr>
          <w:rFonts w:ascii="Book Antiqua" w:hAnsi="Book Antiqua" w:cs="Times New Roman"/>
          <w:color w:val="000000" w:themeColor="text1"/>
          <w:sz w:val="24"/>
          <w:szCs w:val="24"/>
        </w:rPr>
        <w:t>liver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JyZXJhPC9BdXRob3I+PFllYXI+MjAxMDwvWWVhcj48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JyZXJhPC9BdXRob3I+PFllYXI+MjAxMDwvWWVhcj48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6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553A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18566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authors observed an improvement in T cell responses after sCD25 depletion suggesting that sCD25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has indeed been</w:t>
      </w:r>
      <w:r w:rsidR="004D750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volved in suppressing</w:t>
      </w:r>
      <w:r w:rsidR="0018566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ffector T cell functions</w:t>
      </w:r>
      <w:r w:rsidR="00D41E64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:rsidR="00062B7A" w:rsidRPr="001D5289" w:rsidRDefault="00BA217A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Many human cancer cells</w:t>
      </w:r>
      <w:r w:rsidR="003105B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 </w:t>
      </w:r>
      <w:r w:rsidR="00CF4205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ligand for inhibitory receptor</w:t>
      </w:r>
      <w:r w:rsidR="00E026C3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E0E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026C3" w:rsidRPr="001D5289">
        <w:rPr>
          <w:rFonts w:ascii="Book Antiqua" w:hAnsi="Book Antiqua" w:cs="Times New Roman"/>
          <w:color w:val="000000" w:themeColor="text1"/>
          <w:sz w:val="24"/>
          <w:szCs w:val="24"/>
        </w:rPr>
        <w:t>PD-1</w:t>
      </w:r>
      <w:r w:rsidR="00CF4205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5E0E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420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 upregulated expression of </w:t>
      </w:r>
      <w:r w:rsidR="007E5D5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s </w:t>
      </w:r>
      <w:r w:rsidR="00CF4205" w:rsidRPr="001D5289">
        <w:rPr>
          <w:rFonts w:ascii="Book Antiqua" w:hAnsi="Book Antiqua" w:cs="Times New Roman"/>
          <w:color w:val="000000" w:themeColor="text1"/>
          <w:sz w:val="24"/>
          <w:szCs w:val="24"/>
        </w:rPr>
        <w:t>ligand, PD-L1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 intra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</w:t>
      </w:r>
      <w:proofErr w:type="spellEnd"/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>kupffer</w:t>
      </w:r>
      <w:proofErr w:type="spellEnd"/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 and </w:t>
      </w:r>
      <w:r w:rsidR="00AB347D" w:rsidRPr="001D5289">
        <w:rPr>
          <w:rFonts w:ascii="Book Antiqua" w:hAnsi="Book Antiqua" w:cs="Times New Roman"/>
          <w:color w:val="000000" w:themeColor="text1"/>
          <w:sz w:val="24"/>
          <w:szCs w:val="24"/>
        </w:rPr>
        <w:t>concurrent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 in PD-1 expression on CD8</w:t>
      </w:r>
      <w:r w:rsidR="004D750D" w:rsidRPr="001D5289">
        <w:rPr>
          <w:rFonts w:ascii="Book Antiqua" w:hAnsi="Book Antiqua" w:cs="Times New Roman"/>
          <w:color w:val="000000" w:themeColor="text1"/>
          <w:sz w:val="24"/>
          <w:szCs w:val="24"/>
        </w:rPr>
        <w:t>+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 cells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9B62B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trimental </w:t>
      </w:r>
      <w:r w:rsidR="00277DD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proofErr w:type="gramStart"/>
      <w:r w:rsidR="00277DD0" w:rsidRPr="001D5289">
        <w:rPr>
          <w:rFonts w:ascii="Book Antiqua" w:hAnsi="Book Antiqua" w:cs="Times New Roman"/>
          <w:color w:val="000000" w:themeColor="text1"/>
          <w:sz w:val="24"/>
          <w:szCs w:val="24"/>
        </w:rPr>
        <w:t>cancer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Dk8L1llYXI+PFJlY051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4MDY3LTc1PC9wYWdlcz48dm9sdW1lPjY5PC92b2x1bWU+PG51bWJlcj4yMDwvbnVtYmVy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Dk8L1llYXI+PFJlY051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4MDY3LTc1PC9wYWdlcz48dm9sdW1lPjY5PC92b2x1bWU+PG51bWJlcj4yMDwvbnVtYmVy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7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105B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>Moreover, the MDSCs were also found to have upregulated expression of PD-L1 le</w:t>
      </w:r>
      <w:r w:rsidR="00277DD0" w:rsidRPr="001D528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277DD0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function</w:t>
      </w:r>
      <w:r w:rsidR="00277DD0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77DD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haustion 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effector cells through the ligand-receptor </w:t>
      </w:r>
      <w:proofErr w:type="gramStart"/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teraction</w:t>
      </w:r>
      <w:r w:rsidR="00C14A4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proofErr w:type="gramEnd"/>
      <w:r w:rsidR="00C14A4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37]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se data provide </w:t>
      </w:r>
      <w:r w:rsidR="00E026C3" w:rsidRPr="001D5289">
        <w:rPr>
          <w:rFonts w:ascii="Book Antiqua" w:hAnsi="Book Antiqua" w:cs="Times New Roman"/>
          <w:color w:val="000000" w:themeColor="text1"/>
          <w:sz w:val="24"/>
          <w:szCs w:val="24"/>
        </w:rPr>
        <w:t>clues that strategies to block the PD-L1/PD-1 axis in HCC can</w:t>
      </w:r>
      <w:r w:rsidR="00E026C3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 </w:t>
      </w:r>
      <w:r w:rsidR="00E026C3" w:rsidRPr="001D5289">
        <w:rPr>
          <w:rFonts w:ascii="Book Antiqua" w:hAnsi="Book Antiqua" w:cs="Times New Roman"/>
          <w:color w:val="000000" w:themeColor="text1"/>
          <w:sz w:val="24"/>
          <w:szCs w:val="24"/>
        </w:rPr>
        <w:t>boost</w:t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p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specific </w:t>
      </w:r>
      <w:proofErr w:type="gramStart"/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ity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dWFuZzwvQXV0aG9yPjxZZWFyPjIwMDk8L1llYXI+PFJl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dWFuZzwvQXV0aG9yPjxZZWFyPjIwMDk8L1llYXI+PFJl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8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62B7A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EB1FCB" w:rsidRPr="001D5289" w:rsidRDefault="00277DD0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Another important</w:t>
      </w:r>
      <w:r w:rsidR="00C3680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ffector subset of T </w:t>
      </w:r>
      <w:r w:rsidR="00322BC8" w:rsidRPr="001D5289">
        <w:rPr>
          <w:rFonts w:ascii="Book Antiqua" w:hAnsi="Book Antiqua" w:cs="Times New Roman"/>
          <w:color w:val="000000" w:themeColor="text1"/>
          <w:sz w:val="24"/>
          <w:szCs w:val="24"/>
        </w:rPr>
        <w:t>helper cell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</w:t>
      </w:r>
      <w:r w:rsidR="00C3680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22BC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llicular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-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lper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s 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proofErr w:type="spellStart"/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Tfh</w:t>
      </w:r>
      <w:proofErr w:type="spellEnd"/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important to B cells during germinal </w:t>
      </w:r>
      <w:r w:rsidR="00BB4A60" w:rsidRPr="001D5289">
        <w:rPr>
          <w:rFonts w:ascii="Book Antiqua" w:hAnsi="Book Antiqua" w:cs="Times New Roman"/>
          <w:color w:val="000000" w:themeColor="text1"/>
          <w:sz w:val="24"/>
          <w:szCs w:val="24"/>
        </w:rPr>
        <w:t>centre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actions in secondary lymphoid tissue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nction to support </w:t>
      </w:r>
      <w:r w:rsidR="00BB4A6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-cell 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activation, affinity maturati</w:t>
      </w:r>
      <w:r w:rsidR="00BB4A60" w:rsidRPr="001D5289">
        <w:rPr>
          <w:rFonts w:ascii="Book Antiqua" w:hAnsi="Book Antiqua" w:cs="Times New Roman"/>
          <w:color w:val="000000" w:themeColor="text1"/>
          <w:sz w:val="24"/>
          <w:szCs w:val="24"/>
        </w:rPr>
        <w:t>on, and isotype switching, lead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the generation of memory B cells and long-lived plasma </w:t>
      </w:r>
      <w:proofErr w:type="gramStart"/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TwvQXV0aG9yPjxZZWFyPjIwMDk8L1llYXI+PFJlY051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TwvQXV0aG9yPjxZZWFyPjIwMDk8L1llYXI+PFJlY051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9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3E385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B4A60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though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, only a few studies have focused on humoral</w:t>
      </w:r>
      <w:r w:rsidR="00C3680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ity in HCC and the regulatory mechanisms</w:t>
      </w:r>
      <w:r w:rsidR="00BB4A6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 impairment of CD4+ </w:t>
      </w:r>
      <w:proofErr w:type="spellStart"/>
      <w:r w:rsidR="00322BC8" w:rsidRPr="001D5289">
        <w:rPr>
          <w:rFonts w:ascii="Book Antiqua" w:hAnsi="Book Antiqua" w:cs="Times New Roman"/>
          <w:color w:val="000000" w:themeColor="text1"/>
          <w:sz w:val="24"/>
          <w:szCs w:val="24"/>
        </w:rPr>
        <w:t>Tfh</w:t>
      </w:r>
      <w:proofErr w:type="spellEnd"/>
      <w:r w:rsidR="00BB4A6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 </w:t>
      </w:r>
      <w:r w:rsidR="00D060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been indicated to </w:t>
      </w:r>
      <w:r w:rsidR="00BB4A60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fluence the development of HBV associated HCC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Wang&lt;/Author&gt;&lt;Year&gt;2012&lt;/Year&gt;&lt;RecNum&gt;19&lt;/RecNum&gt;&lt;record&gt;&lt;rec-number&gt;19&lt;/rec-number&gt;&lt;foreign-keys&gt;&lt;key app="EN" db-id="eewpvrzvv90p50es92rxffvddevrzw0ftvr5"&gt;19&lt;/key&gt;&lt;/foreign-keys&gt;&lt;ref-type name="Journal Article"&gt;17&lt;/ref-type&gt;&lt;contributors&gt;&lt;authors&gt;&lt;author&gt;Wang, X. D.&lt;/author&gt;&lt;author&gt;Wang, L.&lt;/author&gt;&lt;author&gt;Ji, F. J.&lt;/author&gt;&lt;author&gt;Zhu, J. M.&lt;/author&gt;&lt;author&gt;Ayana, D. A.&lt;/author&gt;&lt;author&gt;Fang, X. D.&lt;/author&gt;&lt;/authors&gt;&lt;/contributors&gt;&lt;auth-address&gt;Department of General Surgery, General Surgery Centre of Jilin University, The Second Hospital, Jilin University, Changchun, China.&lt;/auth-address&gt;&lt;titles&gt;&lt;title&gt;Decreased CD27 on B lymphocytes in patients with primary hepatocellular carcinoma&lt;/title&gt;&lt;secondary-title&gt;J Int Med Res&lt;/secondary-title&gt;&lt;alt-title&gt;The Journal of international medical research&lt;/alt-title&gt;&lt;/titles&gt;&lt;periodical&gt;&lt;full-title&gt;J Int Med Res&lt;/full-title&gt;&lt;abbr-1&gt;The Journal of international medical research&lt;/abbr-1&gt;&lt;/periodical&gt;&lt;alt-periodical&gt;&lt;full-title&gt;J Int Med Res&lt;/full-title&gt;&lt;abbr-1&gt;The Journal of international medical research&lt;/abbr-1&gt;&lt;/alt-periodical&gt;&lt;pages&gt;307-16&lt;/pages&gt;&lt;volume&gt;40&lt;/volume&gt;&lt;number&gt;1&lt;/number&gt;&lt;keywords&gt;&lt;keyword&gt;Adult&lt;/keyword&gt;&lt;keyword&gt;Aged&lt;/keyword&gt;&lt;keyword&gt;Antigens, CD19&lt;/keyword&gt;&lt;keyword&gt;Antigens, CD27/*metabolism&lt;/keyword&gt;&lt;keyword&gt;B-Lymphocytes/*metabolism&lt;/keyword&gt;&lt;keyword&gt;Carcinoma, Hepatocellular/blood/*immunology&lt;/keyword&gt;&lt;keyword&gt;Case-Control Studies&lt;/keyword&gt;&lt;keyword&gt;Cytokines/blood&lt;/keyword&gt;&lt;keyword&gt;Demography&lt;/keyword&gt;&lt;keyword&gt;Female&lt;/keyword&gt;&lt;keyword&gt;Flow Cytometry&lt;/keyword&gt;&lt;keyword&gt;Humans&lt;/keyword&gt;&lt;keyword&gt;Immunologic Memory/immunology&lt;/keyword&gt;&lt;keyword&gt;Liver Neoplasms/blood/*immunology&lt;/keyword&gt;&lt;keyword&gt;Male&lt;/keyword&gt;&lt;keyword&gt;Middle Aged&lt;/keyword&gt;&lt;/keywords&gt;&lt;dates&gt;&lt;year&gt;2012&lt;/year&gt;&lt;/dates&gt;&lt;isbn&gt;1473-2300 (Electronic)&amp;#xD;0300-0605 (Linking)&lt;/isbn&gt;&lt;accession-num&gt;22429370&lt;/accession-num&gt;&lt;urls&gt;&lt;related-urls&gt;&lt;url&gt;http://www.ncbi.nlm.nih.gov/pubmed/22429370&lt;/url&gt;&lt;/related-urls&gt;&lt;/urls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0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 decreased proportion of CXCR5+CD4+ </w:t>
      </w:r>
      <w:proofErr w:type="spellStart"/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Tfh</w:t>
      </w:r>
      <w:proofErr w:type="spellEnd"/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 </w:t>
      </w:r>
      <w:proofErr w:type="gramStart"/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was</w:t>
      </w:r>
      <w:proofErr w:type="gramEnd"/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60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nd to be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associated</w:t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HCC disease progression. Furthermore, </w:t>
      </w:r>
      <w:r w:rsidR="00531C4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cell types </w:t>
      </w:r>
      <w:r w:rsidR="00D060CA" w:rsidRPr="001D5289">
        <w:rPr>
          <w:rFonts w:ascii="Book Antiqua" w:hAnsi="Book Antiqua" w:cs="Times New Roman"/>
          <w:color w:val="000000" w:themeColor="text1"/>
          <w:sz w:val="24"/>
          <w:szCs w:val="24"/>
        </w:rPr>
        <w:t>were found to have</w:t>
      </w:r>
      <w:r w:rsidR="00531C4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ttenuated functioning with reduced secretion of IL-21 </w:t>
      </w:r>
      <w:r w:rsidR="00D060CA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ong with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36803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ability</w:t>
      </w:r>
      <w:r w:rsidR="00531C4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promote B cell maturation and hence were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60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ggested to be </w:t>
      </w:r>
      <w:r w:rsidR="00531C43" w:rsidRPr="001D5289">
        <w:rPr>
          <w:rFonts w:ascii="Book Antiqua" w:hAnsi="Book Antiqua" w:cs="Times New Roman"/>
          <w:color w:val="000000" w:themeColor="text1"/>
          <w:sz w:val="24"/>
          <w:szCs w:val="24"/>
        </w:rPr>
        <w:t>assoc</w:t>
      </w:r>
      <w:r w:rsidR="00322BC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ated with low survival rates in</w:t>
      </w:r>
      <w:r w:rsidR="00531C4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CC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Jia&lt;/Author&gt;&lt;Year&gt;2015&lt;/Year&gt;&lt;RecNum&gt;21&lt;/RecNum&gt;&lt;record&gt;&lt;rec-number&gt;21&lt;/rec-number&gt;&lt;foreign-keys&gt;&lt;key app="EN" db-id="eewpvrzvv90p50es92rxffvddevrzw0ftvr5"&gt;21&lt;/key&gt;&lt;/foreign-keys&gt;&lt;ref-type name="Journal Article"&gt;17&lt;/ref-type&gt;&lt;contributors&gt;&lt;authors&gt;&lt;author&gt;Jia, Y.&lt;/author&gt;&lt;author&gt;Zeng, Z.&lt;/author&gt;&lt;author&gt;Li, Y.&lt;/author&gt;&lt;author&gt;Li, Z.&lt;/author&gt;&lt;author&gt;Jin, L.&lt;/author&gt;&lt;author&gt;Zhang, Z.&lt;/author&gt;&lt;author&gt;Wang, L.&lt;/author&gt;&lt;author&gt;Wang, F. S.&lt;/author&gt;&lt;/authors&gt;&lt;/contributors&gt;&lt;auth-address&gt;Research Center for Biological Therapy, 302 Military Hospital of China-Peking University Teaching Hospital, Beijing, 100039, P. R. China.&amp;#xD;Research Center for Biological Therapy, Beijing 302 Hospital, Beijing, 100039, P. R. China.&amp;#xD;Research Center for Biological Therapy, 302 Military Hospital of China-Peking University Teaching Hospital, Beijing, 100039, P. R. China; Research Center for Biological Therapy, Beijing 302 Hospital, Beijing, 100039, P. R. China.&lt;/auth-address&gt;&lt;titles&gt;&lt;title&gt;Impaired Function of CD4+ T Follicular Helper (Tfh) Cells Associated with Hepatocellular Carcinoma Progression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17458&lt;/pages&gt;&lt;volume&gt;10&lt;/volume&gt;&lt;number&gt;2&lt;/number&gt;&lt;dates&gt;&lt;year&gt;2015&lt;/year&gt;&lt;/dates&gt;&lt;isbn&gt;1932-6203 (Electronic)&amp;#xD;1932-6203 (Linking)&lt;/isbn&gt;&lt;accession-num&gt;25689070&lt;/accession-num&gt;&lt;urls&gt;&lt;related-urls&gt;&lt;url&gt;http://www.ncbi.nlm.nih.gov/pubmed/25689070&lt;/url&gt;&lt;/related-urls&gt;&lt;/urls&gt;&lt;custom2&gt;4331507&lt;/custom2&gt;&lt;electronic-resource-num&gt;10.1371/journal.pone.0117458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B1F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bookmarkEnd w:id="155"/>
    <w:bookmarkEnd w:id="156"/>
    <w:p w:rsidR="008A5D8D" w:rsidRPr="001D5289" w:rsidRDefault="008A5D8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color w:val="000000" w:themeColor="text1"/>
          <w:sz w:val="24"/>
          <w:szCs w:val="24"/>
          <w:lang w:eastAsia="zh-CN"/>
        </w:rPr>
      </w:pPr>
    </w:p>
    <w:p w:rsidR="00FE58B4" w:rsidRPr="001D5289" w:rsidRDefault="00FE58B4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Regulatory T lymphocytes </w:t>
      </w:r>
    </w:p>
    <w:p w:rsidR="00DA6C65" w:rsidRPr="001D5289" w:rsidRDefault="00531C43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57" w:name="OLE_LINK5"/>
      <w:bookmarkStart w:id="158" w:name="OLE_LINK6"/>
      <w:bookmarkStart w:id="159" w:name="OLE_LINK3"/>
      <w:bookmarkStart w:id="160" w:name="OLE_LINK4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Besides</w:t>
      </w:r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anti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 that get functionally impaired during various cancers, there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is another class of cells,</w:t>
      </w:r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ermed </w:t>
      </w:r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gulatory T cells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) that</w:t>
      </w:r>
      <w:r w:rsidR="00741B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</w:t>
      </w:r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D25 </w:t>
      </w:r>
      <w:r w:rsidR="00741B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their surface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ong with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tracellular</w:t>
      </w:r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cription factor</w:t>
      </w:r>
      <w:r w:rsidR="00741B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hyperlink r:id="rId10" w:tooltip="Fork head domain" w:history="1">
        <w:r w:rsidR="000A4048" w:rsidRPr="001D5289">
          <w:rPr>
            <w:rStyle w:val="a4"/>
            <w:rFonts w:ascii="Book Antiqua" w:hAnsi="Book Antiqua" w:cs="Times New Roman"/>
            <w:color w:val="000000" w:themeColor="text1"/>
            <w:sz w:val="24"/>
            <w:szCs w:val="24"/>
            <w:u w:val="none"/>
          </w:rPr>
          <w:t>forkhead</w:t>
        </w:r>
      </w:hyperlink>
      <w:r w:rsidR="000A4048" w:rsidRPr="001D5289">
        <w:rPr>
          <w:rFonts w:ascii="Book Antiqua" w:hAnsi="Book Antiqua" w:cs="Times New Roman"/>
          <w:color w:val="000000" w:themeColor="text1"/>
          <w:sz w:val="24"/>
          <w:szCs w:val="24"/>
        </w:rPr>
        <w:t> box P3 (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>Foxp3</w:t>
      </w:r>
      <w:r w:rsidR="000A4048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en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to play very </w:t>
      </w:r>
      <w:r w:rsidR="00DA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portant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ole</w:t>
      </w:r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</w:t>
      </w:r>
      <w:r w:rsidR="007943C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rcinogenesi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dWRlbnNreTwvQXV0aG9yPjxZZWFyPjIwMTE8L1llYXI+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dWRlbnNreTwvQXV0aG9yPjxZZWFyPjIwMTE8L1llYXI+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8A5D8D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2,</w:t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43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433CE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943C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nder normal physiological conditions,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atural </w:t>
      </w:r>
      <w:proofErr w:type="spellStart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r w:rsidR="007F0897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>limit autoimmune reactions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r w:rsidR="00FE58B4" w:rsidRPr="001D5289">
        <w:rPr>
          <w:rFonts w:ascii="Book Antiqua" w:hAnsi="Book Antiqua" w:cs="Times New Roman"/>
          <w:color w:val="000000" w:themeColor="text1"/>
          <w:sz w:val="24"/>
          <w:szCs w:val="24"/>
        </w:rPr>
        <w:t>suppress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g the </w:t>
      </w:r>
      <w:r w:rsidR="000A404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lf-reactive 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e cells </w:t>
      </w:r>
      <w:r w:rsidR="00FE58B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EC52FD" w:rsidRPr="001D5289">
        <w:rPr>
          <w:rFonts w:ascii="Book Antiqua" w:hAnsi="Book Antiqua" w:cs="Times New Roman"/>
          <w:color w:val="000000" w:themeColor="text1"/>
          <w:sz w:val="24"/>
          <w:szCs w:val="24"/>
        </w:rPr>
        <w:t>are engaged in sustaining immunological self-tolerance and homeostasis</w:t>
      </w:r>
      <w:r w:rsidR="00FE58B4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AE0914" w:rsidRPr="001D5289" w:rsidRDefault="00FE58B4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t has been demonst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ted in many studies that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number of a class of </w:t>
      </w:r>
      <w:proofErr w:type="spellStart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r w:rsidR="00DA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A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lled induced </w:t>
      </w:r>
      <w:proofErr w:type="spellStart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iTregs</w:t>
      </w:r>
      <w:proofErr w:type="spellEnd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increase in peripheral blood as well as among the tumour infiltrating lymphocytes (TILs)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patients with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Pcm1hbmR5PC9BdXRob3I+PFllYXI+MjAwNTwvWWVhcj48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Pcm1hbmR5PC9BdXRob3I+PFllYXI+MjAwNTwvWWVhcj48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A1C3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pletion of </w:t>
      </w:r>
      <w:proofErr w:type="spellStart"/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r w:rsidR="007F0897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7E5D5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d to the manifestation of anti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7E5D5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e responses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study </w:t>
      </w:r>
      <w:r w:rsidR="007E5D5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around 38% of HCC </w:t>
      </w:r>
      <w:proofErr w:type="gramStart"/>
      <w:r w:rsidR="007E5D53" w:rsidRPr="001D5289">
        <w:rPr>
          <w:rFonts w:ascii="Book Antiqua" w:hAnsi="Book Antiqua" w:cs="Times New Roman"/>
          <w:color w:val="000000" w:themeColor="text1"/>
          <w:sz w:val="24"/>
          <w:szCs w:val="24"/>
        </w:rPr>
        <w:t>case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cmV0ZW48L0F1dGhvcj48WWVhcj4yMDEwPC9ZZWFyPjxS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</w:fldData>
        </w:fldChar>
      </w:r>
      <w:r w:rsidR="00D374C7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cmV0ZW48L0F1dGhvcj48WWVhcj4yMDEwPC9ZZWFyPjxS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</w:fldData>
        </w:fldChar>
      </w:r>
      <w:r w:rsidR="00D374C7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5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While </w:t>
      </w:r>
      <w:r w:rsidR="007F089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riginal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nvestigations have only demonstrated an increase</w:t>
      </w:r>
      <w:r w:rsidR="00322BC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1B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frequencies of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r w:rsidR="0058461F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atients with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aGFrdXI8L0F1dGhvcj48WWVhcj4yMDExPC9ZZWFyPjxS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aGFrdXI8L0F1dGhvcj48WWVhcj4yMDExPC9ZZWFyPjxS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6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741B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suing research was focused on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82689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sible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rrelation 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proofErr w:type="spellStart"/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r w:rsidR="0058461F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disease progression and 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clinical outcome of disease in patient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JheWFzaGk8L0F1dGhvcj48WWVhcj4yMDA3PC9ZZWFy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JheWFzaGk8L0F1dGhvcj48WWVhcj4yMDA3PC9ZZWFy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7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It has been reported that the</w:t>
      </w:r>
      <w:r w:rsidR="00DA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umber of </w:t>
      </w:r>
      <w:proofErr w:type="spellStart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rrelated with disease severity, as the patients with advanced stages of HCC demonstrated a higher percentage of intra-hepatic CD8+Foxp3 regulatory T cells than patients in initial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stages, suggesting that CD8+Foxp3+ regulatory T cells as well represent another immune-escape mechanism.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Moreover, there was reduced infiltration of CD8+ T cells in tumour, consequent to</w:t>
      </w:r>
      <w:r w:rsidR="00DA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abundant accumulation of </w:t>
      </w:r>
      <w:proofErr w:type="spellStart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se areas as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ared to non-tumour </w:t>
      </w:r>
      <w:proofErr w:type="gramStart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gion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dTwvQXV0aG9yPjxZZWFyPjIwMDc8L1llYXI+PFJlY051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IzMjgtMzk8L3BhZ2VzPjx2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dTwvQXV0aG9yPjxZZWFyPjIwMDc8L1llYXI+PFJlY051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IzMjgtMzk8L3BhZ2VzPjx2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8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51769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E091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has further been reported in another study that the FoxP3+ </w:t>
      </w:r>
      <w:proofErr w:type="spellStart"/>
      <w:r w:rsidR="00AE09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AE091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highly amassed as activated cells, expressing CD69 and HLA-DR</w:t>
      </w:r>
      <w:r w:rsidR="00AE0914" w:rsidRPr="001D5289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(</w:t>
      </w:r>
      <w:r w:rsidR="00AE091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erminally differentiated subpopulation), in the tumours where they could suppress the T-cell proliferative capabilities and IFN-γ secretion by T </w:t>
      </w:r>
      <w:proofErr w:type="gramStart"/>
      <w:r w:rsidR="00AE09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r w:rsidR="00AE0914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proofErr w:type="gramEnd"/>
      <w:r w:rsidR="00AE0914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48]</w:t>
      </w:r>
      <w:r w:rsidR="00AE091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ence it is suggested that the increased number of tumour-infiltrating </w:t>
      </w:r>
      <w:proofErr w:type="spellStart"/>
      <w:r w:rsidR="00AE09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DA692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E09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foster tumour progression and serve as a poor prognostic marker in HCC patients.</w:t>
      </w:r>
    </w:p>
    <w:p w:rsidR="00E75DCB" w:rsidRPr="001D5289" w:rsidRDefault="00E75DCB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Further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>more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rough the</w:t>
      </w:r>
      <w:r w:rsidR="007F20E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r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mbrane-bound TGF-β could also dampen the NK cell responses by down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ulating the NK group 2 member D </w:t>
      </w:r>
      <w:r w:rsidR="004A1F9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(NKG2D) 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>expression and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rticipate in HCC progression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hiringhelli&lt;/Author&gt;&lt;Year&gt;2006&lt;/Year&gt;&lt;RecNum&gt;45&lt;/RecNum&gt;&lt;record&gt;&lt;rec-number&gt;45&lt;/rec-number&gt;&lt;foreign-keys&gt;&lt;key app="EN" db-id="eewpvrzvv90p50es92rxffvddevrzw0ftvr5"&gt;45&lt;/key&gt;&lt;/foreign-keys&gt;&lt;ref-type name="Journal Article"&gt;17&lt;/ref-type&gt;&lt;contributors&gt;&lt;authors&gt;&lt;author&gt;Ghiringhelli, F.&lt;/author&gt;&lt;author&gt;Menard, C.&lt;/author&gt;&lt;author&gt;Martin, F.&lt;/author&gt;&lt;author&gt;Zitvogel, L.&lt;/author&gt;&lt;/authors&gt;&lt;/contributors&gt;&lt;auth-address&gt;Institut National de la Sante et de la Recherche Medicale U 805, Villejuif, France.&lt;/auth-address&gt;&lt;titles&gt;&lt;title&gt;The role of regulatory T cells in the control of natural killer cells: relevance during tumor progression&lt;/title&gt;&lt;secondary-title&gt;Immunol Rev&lt;/secondary-title&gt;&lt;alt-title&gt;Immunological reviews&lt;/alt-title&gt;&lt;/titles&gt;&lt;periodical&gt;&lt;full-title&gt;Immunol Rev&lt;/full-title&gt;&lt;abbr-1&gt;Immunological reviews&lt;/abbr-1&gt;&lt;/periodical&gt;&lt;alt-periodical&gt;&lt;full-title&gt;Immunol Rev&lt;/full-title&gt;&lt;abbr-1&gt;Immunological reviews&lt;/abbr-1&gt;&lt;/alt-periodical&gt;&lt;pages&gt;229-38&lt;/pages&gt;&lt;volume&gt;214&lt;/volume&gt;&lt;keywords&gt;&lt;keyword&gt;Animals&lt;/keyword&gt;&lt;keyword&gt;Disease Progression&lt;/keyword&gt;&lt;keyword&gt;Humans&lt;/keyword&gt;&lt;keyword&gt;Killer Cells, Natural/immunology/*metabolism&lt;/keyword&gt;&lt;keyword&gt;Neoplasms/*immunology/metabolism/pathology&lt;/keyword&gt;&lt;keyword&gt;T-Lymphocytes, Regulatory/*immunology/metabolism&lt;/keyword&gt;&lt;/keywords&gt;&lt;dates&gt;&lt;year&gt;2006&lt;/year&gt;&lt;pub-dates&gt;&lt;date&gt;Dec&lt;/date&gt;&lt;/pub-dates&gt;&lt;/dates&gt;&lt;isbn&gt;0105-2896 (Print)&amp;#xD;0105-2896 (Linking)&lt;/isbn&gt;&lt;accession-num&gt;17100888&lt;/accession-num&gt;&lt;urls&gt;&lt;related-urls&gt;&lt;url&gt;http://www.ncbi.nlm.nih.gov/pubmed/17100888&lt;/url&gt;&lt;/related-urls&gt;&lt;/urls&gt;&lt;electronic-resource-num&gt;10.1111/j.1600-065X.2006.00445.x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9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induced </w:t>
      </w:r>
      <w:proofErr w:type="spellStart"/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proofErr w:type="spellEnd"/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>iTreg</w:t>
      </w:r>
      <w:proofErr w:type="spellEnd"/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4A1F9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em to 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tially regulate the NK cell activity </w:t>
      </w:r>
      <w:r w:rsidR="007F20E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 the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croenvironment and </w:t>
      </w:r>
      <w:r w:rsidR="007F20E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</w:t>
      </w:r>
      <w:r w:rsidR="004A1F9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dowed with abilities to </w:t>
      </w:r>
      <w:r w:rsidR="000A4048" w:rsidRPr="001D5289">
        <w:rPr>
          <w:rFonts w:ascii="Book Antiqua" w:hAnsi="Book Antiqua" w:cs="Times New Roman"/>
          <w:color w:val="000000" w:themeColor="text1"/>
          <w:sz w:val="24"/>
          <w:szCs w:val="24"/>
        </w:rPr>
        <w:t>modulate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-cell p</w:t>
      </w:r>
      <w:r w:rsidR="009C3E80" w:rsidRPr="001D5289">
        <w:rPr>
          <w:rFonts w:ascii="Book Antiqua" w:hAnsi="Book Antiqua" w:cs="Times New Roman"/>
          <w:color w:val="000000" w:themeColor="text1"/>
          <w:sz w:val="24"/>
          <w:szCs w:val="24"/>
        </w:rPr>
        <w:t>roliferative abilities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functions of DCs </w:t>
      </w:r>
      <w:r w:rsidR="00740D47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D50D9A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ti-inflammatory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ytokines</w:t>
      </w:r>
      <w:r w:rsidR="004A1F9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ke</w:t>
      </w:r>
      <w:r w:rsidR="00740D4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L-10 and TGF-β.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contrast with the </w:t>
      </w:r>
      <w:proofErr w:type="spellStart"/>
      <w:r w:rsidR="00BF2283" w:rsidRPr="001D5289">
        <w:rPr>
          <w:rFonts w:ascii="Book Antiqua" w:hAnsi="Book Antiqua" w:cs="Times New Roman"/>
          <w:color w:val="000000" w:themeColor="text1"/>
          <w:sz w:val="24"/>
          <w:szCs w:val="24"/>
        </w:rPr>
        <w:t>nTregs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Treg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 </w:t>
      </w:r>
      <w:r w:rsidR="00827C6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erfere with </w:t>
      </w:r>
      <w:r w:rsidR="00325B06" w:rsidRPr="001D5289">
        <w:rPr>
          <w:rFonts w:ascii="Book Antiqua" w:hAnsi="Book Antiqua" w:cs="Times New Roman"/>
          <w:color w:val="000000" w:themeColor="text1"/>
          <w:sz w:val="24"/>
          <w:szCs w:val="24"/>
        </w:rPr>
        <w:t>NK cells activated with IL-2</w:t>
      </w:r>
      <w:r w:rsidR="00085781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25B0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le IL-2 independent activation of NK cells was aug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nted in the presence of </w:t>
      </w:r>
      <w:proofErr w:type="spellStart"/>
      <w:proofErr w:type="gramStart"/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Treg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nbWFubjwvQXV0aG9yPjxZZWFyPjIwMTE8L1llYXI+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nbWFubjwvQXV0aG9yPjxZZWFyPjIwMTE8L1llYXI+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0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8A5D8D" w:rsidRPr="001D5289" w:rsidRDefault="008A5D8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color w:val="000000" w:themeColor="text1"/>
          <w:sz w:val="24"/>
          <w:szCs w:val="24"/>
          <w:lang w:eastAsia="zh-CN"/>
        </w:rPr>
      </w:pPr>
    </w:p>
    <w:p w:rsidR="00BF2283" w:rsidRPr="001D5289" w:rsidRDefault="00426B19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Th17 cells</w:t>
      </w:r>
    </w:p>
    <w:p w:rsidR="00426B19" w:rsidRPr="001D5289" w:rsidRDefault="004A1F9F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Ever sinc</w:t>
      </w:r>
      <w:r w:rsidR="00BF22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 it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s known that tumour cells of HCC, TAMs and MDSCs, all are capable of producing</w:t>
      </w:r>
      <w:r w:rsidR="00BF22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adequate</w:t>
      </w:r>
      <w:r w:rsidR="00BF22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quantities of IL-6 and TGF-β, it can very well be</w:t>
      </w:r>
      <w:r w:rsidR="00BF22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speculated now that differentiation of Th17 cells in such an environment would be favoured, especially in established tumour tissues.</w:t>
      </w:r>
      <w:r w:rsidR="00BF22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Coupled with extreme inflammatory conditions in the growing tumour, an</w:t>
      </w:r>
      <w:r w:rsidR="00BF22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ncreased frequency of Th17 cells was eminent in the HCC tissues than in the non-tumour tissues, which positively correlated with the micro vessel density, a marker</w:t>
      </w:r>
      <w:r w:rsidR="00BF22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umour angiogenesis in tissues associated with poor endurance in patients with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Dk8L1llYXI+PFJl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Dk8L1llYXI+PFJl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41D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spite the positive correlation of Th17 cells </w:t>
      </w:r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E25F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duced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vival </w:t>
      </w:r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HCC 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>cases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roles of these cells in HCC </w:t>
      </w:r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ill 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main </w:t>
      </w:r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completely defined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Some studies have recently suggested that the IL-17 plays a dual role in tumour immunology.</w:t>
      </w:r>
      <w:r w:rsidR="00BF22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</w:t>
      </w:r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t>can either promote anti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ytotoxic T cell </w:t>
      </w:r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responses or can foster angiogenesis of</w:t>
      </w:r>
      <w:r w:rsidR="00E25F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rounding endothelial </w:t>
      </w:r>
      <w:r w:rsidR="008C0970" w:rsidRPr="001D5289">
        <w:rPr>
          <w:rFonts w:ascii="Book Antiqua" w:hAnsi="Book Antiqua" w:cs="Times New Roman"/>
          <w:color w:val="000000" w:themeColor="text1"/>
          <w:sz w:val="24"/>
          <w:szCs w:val="24"/>
        </w:rPr>
        <w:t>cells and fibroblasts facilitating</w:t>
      </w:r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D26D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wth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Murugaiyan&lt;/Author&gt;&lt;Year&gt;2009&lt;/Year&gt;&lt;RecNum&gt;15&lt;/RecNum&gt;&lt;record&gt;&lt;rec-number&gt;15&lt;/rec-number&gt;&lt;foreign-keys&gt;&lt;key app="EN" db-id="eewpvrzvv90p50es92rxffvddevrzw0ftvr5"&gt;15&lt;/key&gt;&lt;/foreign-keys&gt;&lt;ref-type name="Journal Article"&gt;17&lt;/ref-type&gt;&lt;contributors&gt;&lt;authors&gt;&lt;author&gt;Murugaiyan, G.&lt;/author&gt;&lt;author&gt;Saha, B.&lt;/author&gt;&lt;/authors&gt;&lt;/contributors&gt;&lt;auth-address&gt;Center for Neurologic Diseases, Brigham and Women&amp;apos;s Hopsital and Harvard Medical School, Boston, MA 02120, USA.&lt;/auth-address&gt;&lt;titles&gt;&lt;title&gt;Protumor vs antitumor functions of IL-17&lt;/title&gt;&lt;secondary-title&gt;J Immunol&lt;/secondary-title&gt;&lt;alt-title&gt;Journal of immunology&lt;/alt-title&gt;&lt;/titles&gt;&lt;periodical&gt;&lt;full-title&gt;J Immunol&lt;/full-title&gt;&lt;abbr-1&gt;Journal of immunology&lt;/abbr-1&gt;&lt;/periodical&gt;&lt;alt-periodical&gt;&lt;full-title&gt;J Immunol&lt;/full-title&gt;&lt;abbr-1&gt;Journal of immunology&lt;/abbr-1&gt;&lt;/alt-periodical&gt;&lt;pages&gt;4169-75&lt;/pages&gt;&lt;volume&gt;183&lt;/volume&gt;&lt;number&gt;7&lt;/number&gt;&lt;keywords&gt;&lt;keyword&gt;Animals&lt;/keyword&gt;&lt;keyword&gt;Humans&lt;/keyword&gt;&lt;keyword&gt;Interleukin-17/biosynthesis/*physiology/secretion&lt;/keyword&gt;&lt;keyword&gt;Neoplasms/*immunology/metabolism/*prevention &amp;amp; control&lt;/keyword&gt;&lt;keyword&gt;T-Lymphocytes, Helper-Inducer/immunology/metabolism/secretion&lt;/keyword&gt;&lt;/keywords&gt;&lt;dates&gt;&lt;year&gt;2009&lt;/year&gt;&lt;pub-dates&gt;&lt;date&gt;Oct 1&lt;/date&gt;&lt;/pub-dates&gt;&lt;/dates&gt;&lt;isbn&gt;1550-6606 (Electronic)&amp;#xD;0022-1767 (Linking)&lt;/isbn&gt;&lt;accession-num&gt;19767566&lt;/accession-num&gt;&lt;urls&gt;&lt;related-urls&gt;&lt;url&gt;http://www.ncbi.nlm.nih.gov/pubmed/19767566&lt;/url&gt;&lt;/related-urls&gt;&lt;/urls&gt;&lt;electronic-resource-num&gt;10.4049/jimmunol.0901017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2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8509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HCC patients, increased levels of Th17 and Th1 cells were observed in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8509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gions as compared to non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8509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gions and the frequency of these cells w</w:t>
      </w:r>
      <w:r w:rsidR="008C0970" w:rsidRPr="001D5289">
        <w:rPr>
          <w:rFonts w:ascii="Book Antiqua" w:hAnsi="Book Antiqua" w:cs="Times New Roman"/>
          <w:color w:val="000000" w:themeColor="text1"/>
          <w:sz w:val="24"/>
          <w:szCs w:val="24"/>
        </w:rPr>
        <w:t>as</w:t>
      </w:r>
      <w:r w:rsidR="008509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ociated with overall disease-free survival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Yan&lt;/Author&gt;&lt;Year&gt;2014&lt;/Year&gt;&lt;RecNum&gt;48&lt;/RecNum&gt;&lt;record&gt;&lt;rec-number&gt;48&lt;/rec-number&gt;&lt;foreign-keys&gt;&lt;key app="EN" db-id="eewpvrzvv90p50es92rxffvddevrzw0ftvr5"&gt;48&lt;/key&gt;&lt;/foreign-keys&gt;&lt;ref-type name="Journal Article"&gt;17&lt;/ref-type&gt;&lt;contributors&gt;&lt;authors&gt;&lt;author&gt;Yan, J.&lt;/author&gt;&lt;author&gt;Liu, X. L.&lt;/author&gt;&lt;author&gt;Xiao, G.&lt;/author&gt;&lt;author&gt;Li, N. L.&lt;/author&gt;&lt;author&gt;Deng, Y. N.&lt;/author&gt;&lt;author&gt;Han, L. Z.&lt;/author&gt;&lt;author&gt;Yin, L. C.&lt;/author&gt;&lt;author&gt;Ling, L. J.&lt;/author&gt;&lt;author&gt;Liu, L. X.&lt;/author&gt;&lt;/authors&gt;&lt;/contributors&gt;&lt;auth-address&gt;Department of General Surgery, The Third Affiliated Hospital, Southern Medical University, Guangzhou, China.&amp;#xD;Guangdong Provincial Key Laboratory of Liver Disease Research, Guangzhou, China; Department of Hepatic Surgery, The Third Affiliated Hospital of Sun Yat-sen University, Guangzhou, China.&lt;/auth-address&gt;&lt;titles&gt;&lt;title&gt;Prevalence and clinical relevance of T-helper cells, Th17 and Th1, in hepatitis B virus-related hepatocellular carcinoma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96080&lt;/pages&gt;&lt;volume&gt;9&lt;/volume&gt;&lt;number&gt;5&lt;/number&gt;&lt;dates&gt;&lt;year&gt;2014&lt;/year&gt;&lt;/dates&gt;&lt;isbn&gt;1932-6203 (Electronic)&amp;#xD;1932-6203 (Linking)&lt;/isbn&gt;&lt;accession-num&gt;24867183&lt;/accession-num&gt;&lt;urls&gt;&lt;related-urls&gt;&lt;url&gt;http://www.ncbi.nlm.nih.gov/pubmed/24867183&lt;/url&gt;&lt;/related-urls&gt;&lt;/urls&gt;&lt;custom2&gt;4035251&lt;/custom2&gt;&lt;electronic-resource-num&gt;10.1371/journal.pone.0096080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3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509CA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Th</w:t>
      </w:r>
      <w:r w:rsidR="00447B14" w:rsidRPr="001D5289">
        <w:rPr>
          <w:rFonts w:ascii="Book Antiqua" w:hAnsi="Book Antiqua" w:cs="Times New Roman"/>
          <w:color w:val="000000" w:themeColor="text1"/>
          <w:sz w:val="24"/>
          <w:szCs w:val="24"/>
        </w:rPr>
        <w:t>us</w:t>
      </w:r>
      <w:r w:rsidR="008509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 elevated Th17 to Th1 ratio may promot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8509C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ression and may serve as a prognostic marker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same time</w:t>
      </w:r>
      <w:r w:rsidR="00232BAC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426B19" w:rsidRPr="001D5289" w:rsidRDefault="00BA1798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More r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ecent studies have shown that</w:t>
      </w:r>
      <w:r w:rsidR="004576F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balance</w:t>
      </w:r>
      <w:r w:rsidR="004576F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 proportion of Th17 cells and </w:t>
      </w:r>
      <w:proofErr w:type="spellStart"/>
      <w:r w:rsidR="004576FB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8A39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is a</w:t>
      </w:r>
      <w:r w:rsidR="008A39B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so </w:t>
      </w:r>
      <w:r w:rsidR="005D2C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associated with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329C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cer 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ression, but </w:t>
      </w:r>
      <w:r w:rsidR="00862C57" w:rsidRPr="001D5289">
        <w:rPr>
          <w:rFonts w:ascii="Book Antiqua" w:hAnsi="Book Antiqua" w:cs="Times New Roman"/>
          <w:color w:val="000000" w:themeColor="text1"/>
          <w:sz w:val="24"/>
          <w:szCs w:val="24"/>
        </w:rPr>
        <w:t>not much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known 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>about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</w:t>
      </w:r>
      <w:r w:rsidR="001643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e implication of this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>disproportion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1536C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se of </w:t>
      </w:r>
      <w:proofErr w:type="gramStart"/>
      <w:r w:rsidR="009329C9"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dWFuZzwvQXV0aG9yPjxZZWFyPjIwMTQ8L1llYXI+PFJl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dWFuZzwvQXV0aG9yPjxZZWFyPjIwMTQ8L1llYXI+PFJl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329C9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density of liver infiltrated FoxP3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+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 </w:t>
      </w:r>
      <w:proofErr w:type="spellStart"/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d </w:t>
      </w:r>
      <w:r w:rsidR="00B56B61" w:rsidRPr="001D5289">
        <w:rPr>
          <w:rFonts w:ascii="Book Antiqua" w:hAnsi="Book Antiqua" w:cs="Times New Roman"/>
          <w:color w:val="000000" w:themeColor="text1"/>
          <w:sz w:val="24"/>
          <w:szCs w:val="24"/>
        </w:rPr>
        <w:t>gradually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</w:t>
      </w:r>
      <w:r w:rsidR="00371683" w:rsidRPr="001D5289">
        <w:rPr>
          <w:rFonts w:ascii="Book Antiqua" w:hAnsi="Book Antiqua" w:cs="Times New Roman"/>
          <w:color w:val="000000" w:themeColor="text1"/>
          <w:sz w:val="24"/>
          <w:szCs w:val="24"/>
        </w:rPr>
        <w:t>chronic hepatitis B infection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r w:rsidR="00371683" w:rsidRPr="001D5289">
        <w:rPr>
          <w:rFonts w:ascii="Book Antiqua" w:hAnsi="Book Antiqua" w:cs="Times New Roman"/>
          <w:color w:val="000000" w:themeColor="text1"/>
          <w:sz w:val="24"/>
          <w:szCs w:val="24"/>
        </w:rPr>
        <w:t>patients with atypical hyperplasia</w:t>
      </w:r>
      <w:r w:rsidR="00D7748A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716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n </w:t>
      </w:r>
      <w:r w:rsidR="008C097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, while the density of </w:t>
      </w:r>
      <w:r w:rsidR="00371683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17 cells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D8</w:t>
      </w:r>
      <w:r w:rsidR="006A5196" w:rsidRPr="001D5289">
        <w:rPr>
          <w:rFonts w:ascii="Book Antiqua" w:hAnsi="Book Antiqua" w:cs="Times New Roman"/>
          <w:color w:val="000000" w:themeColor="text1"/>
          <w:sz w:val="24"/>
          <w:szCs w:val="24"/>
        </w:rPr>
        <w:t>+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 cells</w:t>
      </w:r>
      <w:r w:rsidR="0037168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se cases </w:t>
      </w:r>
      <w:r w:rsidR="00862C5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ended towards a decrease </w:t>
      </w:r>
      <w:r w:rsidR="00371683" w:rsidRPr="001D5289">
        <w:rPr>
          <w:rFonts w:ascii="Book Antiqua" w:hAnsi="Book Antiqua" w:cs="Times New Roman"/>
          <w:color w:val="000000" w:themeColor="text1"/>
          <w:sz w:val="24"/>
          <w:szCs w:val="24"/>
        </w:rPr>
        <w:t>as the disease progressed to HCC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In less differentiated HCC</w:t>
      </w:r>
      <w:r w:rsidR="002C504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s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</w:t>
      </w:r>
      <w:r w:rsidR="00C54F4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pulation of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D12C8C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sident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r w:rsidR="00C54F41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D12C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as</w:t>
      </w:r>
      <w:r w:rsidR="00E25F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54F4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sent lower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54F41" w:rsidRPr="001D5289">
        <w:rPr>
          <w:rFonts w:ascii="Book Antiqua" w:hAnsi="Book Antiqua" w:cs="Times New Roman"/>
          <w:color w:val="000000" w:themeColor="text1"/>
          <w:sz w:val="24"/>
          <w:szCs w:val="24"/>
        </w:rPr>
        <w:t>number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25F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C504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le </w:t>
      </w:r>
      <w:r w:rsidR="008C097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ercentages of </w:t>
      </w:r>
      <w:r w:rsidR="002C504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17 cells and CD8</w:t>
      </w:r>
      <w:r w:rsidR="001643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+</w:t>
      </w:r>
      <w:r w:rsidR="002C504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-cells were 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ificantly </w:t>
      </w:r>
      <w:r w:rsidR="00C54F41" w:rsidRPr="001D5289">
        <w:rPr>
          <w:rFonts w:ascii="Book Antiqua" w:hAnsi="Book Antiqua" w:cs="Times New Roman"/>
          <w:color w:val="000000" w:themeColor="text1"/>
          <w:sz w:val="24"/>
          <w:szCs w:val="24"/>
        </w:rPr>
        <w:t>greater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se findings </w:t>
      </w:r>
      <w:r w:rsidR="00E555A0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dicate</w:t>
      </w:r>
      <w:r w:rsidR="00FF59B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="00E555A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C504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17 cells 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operate </w:t>
      </w:r>
      <w:r w:rsidR="006B65DA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 the liver niche, thereby promoting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A349A6" w:rsidRPr="001D5289">
        <w:rPr>
          <w:rFonts w:ascii="Book Antiqua" w:hAnsi="Book Antiqua" w:cs="Times New Roman"/>
          <w:color w:val="000000" w:themeColor="text1"/>
          <w:sz w:val="24"/>
          <w:szCs w:val="24"/>
        </w:rPr>
        <w:t>cancer advancement</w:t>
      </w:r>
      <w:r w:rsidR="00426B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bookmarkEnd w:id="157"/>
    <w:bookmarkEnd w:id="158"/>
    <w:p w:rsidR="003F7827" w:rsidRPr="001D5289" w:rsidRDefault="003F7827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color w:val="000000" w:themeColor="text1"/>
          <w:sz w:val="24"/>
          <w:szCs w:val="24"/>
          <w:lang w:eastAsia="zh-CN"/>
        </w:rPr>
      </w:pPr>
    </w:p>
    <w:p w:rsidR="00E75DCB" w:rsidRPr="001D5289" w:rsidRDefault="00E75DCB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NKT cells</w:t>
      </w:r>
    </w:p>
    <w:p w:rsidR="00E75DCB" w:rsidRPr="001D5289" w:rsidRDefault="00E75DCB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Natural killer T (NKT) cells are a sub</w:t>
      </w:r>
      <w:r w:rsidR="00B56B61" w:rsidRPr="001D5289">
        <w:rPr>
          <w:rFonts w:ascii="Book Antiqua" w:hAnsi="Book Antiqua" w:cs="Times New Roman"/>
          <w:color w:val="000000" w:themeColor="text1"/>
          <w:sz w:val="24"/>
          <w:szCs w:val="24"/>
        </w:rPr>
        <w:t>set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 lymphocytes that </w:t>
      </w:r>
      <w:r w:rsidR="00BE774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</w:t>
      </w:r>
      <w:r w:rsidR="00F66682" w:rsidRPr="001D5289">
        <w:rPr>
          <w:rFonts w:ascii="Book Antiqua" w:hAnsi="Book Antiqua" w:cs="Times New Roman"/>
          <w:color w:val="000000" w:themeColor="text1"/>
          <w:sz w:val="24"/>
          <w:szCs w:val="24"/>
        </w:rPr>
        <w:t>overlapping properties with both T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BA1798" w:rsidRPr="001D5289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r w:rsidR="00F6668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A179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well as </w:t>
      </w:r>
      <w:r w:rsidR="00F66682" w:rsidRPr="001D5289">
        <w:rPr>
          <w:rFonts w:ascii="Book Antiqua" w:hAnsi="Book Antiqua" w:cs="Times New Roman"/>
          <w:color w:val="000000" w:themeColor="text1"/>
          <w:sz w:val="24"/>
          <w:szCs w:val="24"/>
        </w:rPr>
        <w:t>NK cells</w:t>
      </w:r>
      <w:r w:rsidR="00BA1798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6668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ing both αβ T-cell receptor </w:t>
      </w:r>
      <w:r w:rsidR="00BA1798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ong with</w:t>
      </w:r>
      <w:r w:rsidR="00F6668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ny receptors of NK cells</w:t>
      </w:r>
      <w:r w:rsidR="00AA734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are a potent source of cytokines like IL-4, IFN-γ and TNF</w:t>
      </w:r>
      <w:r w:rsidR="002A3AC7" w:rsidRPr="001D5289">
        <w:rPr>
          <w:rFonts w:ascii="Book Antiqua" w:hAnsi="Book Antiqua" w:cs="Times New Roman"/>
          <w:color w:val="000000" w:themeColor="text1"/>
          <w:sz w:val="24"/>
          <w:szCs w:val="24"/>
        </w:rPr>
        <w:t>-α</w:t>
      </w:r>
      <w:r w:rsidR="00AA734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6268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pending on the diversity and extent of cytokines produced, their effects could be either </w:t>
      </w:r>
      <w:r w:rsidR="00B56B61" w:rsidRPr="001D5289">
        <w:rPr>
          <w:rFonts w:ascii="Book Antiqua" w:hAnsi="Book Antiqua" w:cs="Times New Roman"/>
          <w:color w:val="000000" w:themeColor="text1"/>
          <w:sz w:val="24"/>
          <w:szCs w:val="24"/>
        </w:rPr>
        <w:t>beneficial</w:t>
      </w:r>
      <w:r w:rsidR="00A6268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deleterious to the host. </w:t>
      </w:r>
      <w:r w:rsidR="00AA734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cells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ognize </w:t>
      </w:r>
      <w:r w:rsidR="00830750" w:rsidRPr="001D5289">
        <w:rPr>
          <w:rFonts w:ascii="Book Antiqua" w:hAnsi="Book Antiqua" w:cs="Times New Roman"/>
          <w:color w:val="000000" w:themeColor="text1"/>
          <w:sz w:val="24"/>
          <w:szCs w:val="24"/>
        </w:rPr>
        <w:t>non-polymorphic molecule CD1d</w:t>
      </w:r>
      <w:r w:rsidR="00BA1798" w:rsidRPr="001D5289">
        <w:rPr>
          <w:rFonts w:ascii="Book Antiqua" w:hAnsi="Book Antiqua" w:cs="Times New Roman"/>
          <w:color w:val="000000" w:themeColor="text1"/>
          <w:sz w:val="24"/>
          <w:szCs w:val="24"/>
        </w:rPr>
        <w:t>, through which the</w:t>
      </w:r>
      <w:r w:rsidR="0021698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3075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lf </w:t>
      </w:r>
      <w:r w:rsidR="00216986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d foreign lipid antigens</w:t>
      </w:r>
      <w:r w:rsidR="00EB11B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presented to them</w:t>
      </w:r>
      <w:r w:rsidR="0083075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</w:t>
      </w:r>
      <w:r w:rsidR="00B56B61" w:rsidRPr="001D5289">
        <w:rPr>
          <w:rFonts w:ascii="Book Antiqua" w:hAnsi="Book Antiqua" w:cs="Times New Roman"/>
          <w:color w:val="000000" w:themeColor="text1"/>
          <w:sz w:val="24"/>
          <w:szCs w:val="24"/>
        </w:rPr>
        <w:t>typical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KT cells</w:t>
      </w:r>
      <w:r w:rsidR="00460DA4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25F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86D99" w:rsidRPr="001D5289">
        <w:rPr>
          <w:rFonts w:ascii="Book Antiqua" w:hAnsi="Book Antiqua" w:cs="Times New Roman"/>
          <w:color w:val="000000" w:themeColor="text1"/>
          <w:sz w:val="24"/>
          <w:szCs w:val="24"/>
        </w:rPr>
        <w:t>known as</w:t>
      </w:r>
      <w:r w:rsidR="00E25F9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variant NKT cells, </w:t>
      </w:r>
      <w:r w:rsidR="00EB58B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 like a </w:t>
      </w:r>
      <w:r w:rsidR="00EB11B8" w:rsidRPr="001D5289">
        <w:rPr>
          <w:rFonts w:ascii="Book Antiqua" w:hAnsi="Book Antiqua" w:cs="Times New Roman"/>
          <w:color w:val="000000" w:themeColor="text1"/>
          <w:sz w:val="24"/>
          <w:szCs w:val="24"/>
        </w:rPr>
        <w:t>double</w:t>
      </w:r>
      <w:r w:rsidR="00EB58BB" w:rsidRPr="001D5289">
        <w:rPr>
          <w:rFonts w:ascii="Book Antiqua" w:hAnsi="Book Antiqua" w:cs="Times New Roman"/>
          <w:color w:val="000000" w:themeColor="text1"/>
          <w:sz w:val="24"/>
          <w:szCs w:val="24"/>
        </w:rPr>
        <w:t>-edged sword in case of cancer, promoting anti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EB58B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ponse on one hand by activating the effector cells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B11B8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>boost</w:t>
      </w:r>
      <w:r w:rsidR="00EB11B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EB58B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suppressor cell compartment</w:t>
      </w:r>
      <w:r w:rsidR="00EB11B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 the other hand</w:t>
      </w:r>
      <w:r w:rsidR="00EB58BB" w:rsidRPr="001D5289">
        <w:rPr>
          <w:rFonts w:ascii="Book Antiqua" w:hAnsi="Book Antiqua" w:cs="Times New Roman"/>
          <w:color w:val="000000" w:themeColor="text1"/>
          <w:sz w:val="24"/>
          <w:szCs w:val="24"/>
        </w:rPr>
        <w:t>, th</w:t>
      </w:r>
      <w:r w:rsidR="00EB11B8" w:rsidRPr="001D5289">
        <w:rPr>
          <w:rFonts w:ascii="Book Antiqua" w:hAnsi="Book Antiqua" w:cs="Times New Roman"/>
          <w:color w:val="000000" w:themeColor="text1"/>
          <w:sz w:val="24"/>
          <w:szCs w:val="24"/>
        </w:rPr>
        <w:t>ereby</w:t>
      </w:r>
      <w:r w:rsidR="00EB58B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ducing tolerance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Berzofsky&lt;/Author&gt;&lt;Year&gt;2009&lt;/Year&gt;&lt;RecNum&gt;216&lt;/RecNum&gt;&lt;record&gt;&lt;rec-number&gt;216&lt;/rec-number&gt;&lt;foreign-keys&gt;&lt;key app="EN" db-id="eewpvrzvv90p50es92rxffvddevrzw0ftvr5"&gt;216&lt;/key&gt;&lt;/foreign-keys&gt;&lt;ref-type name="Journal Article"&gt;17&lt;/ref-type&gt;&lt;contributors&gt;&lt;authors&gt;&lt;author&gt;Berzofsky, J. A.&lt;/author&gt;&lt;author&gt;Terabe, M.&lt;/author&gt;&lt;/authors&gt;&lt;/contributors&gt;&lt;auth-address&gt;Vaccine Branch, Center for Cancer Research, National Cancer Institute, National Institutes of Health, Bethesda, MD 20892-1578, USA. berzofsk@helix.nih.gov&lt;/auth-address&gt;&lt;titles&gt;&lt;title&gt;The contrasting roles of NKT cells in tumor immunity&lt;/title&gt;&lt;secondary-title&gt;Curr Mol Med&lt;/secondary-title&gt;&lt;/titles&gt;&lt;pages&gt;667-72&lt;/pages&gt;&lt;volume&gt;9&lt;/volume&gt;&lt;number&gt;6&lt;/number&gt;&lt;edition&gt;2009/08/20&lt;/edition&gt;&lt;keywords&gt;&lt;keyword&gt;Animals&lt;/keyword&gt;&lt;keyword&gt;Humans&lt;/keyword&gt;&lt;keyword&gt;Natural Killer T-Cells/*immunology&lt;/keyword&gt;&lt;keyword&gt;Neoplasms/*immunology&lt;/keyword&gt;&lt;/keywords&gt;&lt;dates&gt;&lt;year&gt;2009&lt;/year&gt;&lt;pub-dates&gt;&lt;date&gt;Aug&lt;/date&gt;&lt;/pub-dates&gt;&lt;/dates&gt;&lt;isbn&gt;1875-5666 (Electronic)&amp;#xD;1566-5240 (Linking)&lt;/isbn&gt;&lt;accession-num&gt;19689293&lt;/accession-num&gt;&lt;urls&gt;&lt;related-urls&gt;&lt;url&gt;http://www.ncbi.nlm.nih.gov/entrez/query.fcgi?cmd=Retrieve&amp;amp;db=PubMed&amp;amp;dopt=Citation&amp;amp;list_uids=19689293&lt;/url&gt;&lt;/related-urls&gt;&lt;/urls&gt;&lt;custom2&gt;2729783&lt;/custom2&gt;&lt;language&gt;eng&lt;/language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5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EB11B8" w:rsidRPr="001D5289" w:rsidRDefault="00EB11B8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Even though NKT cells constitute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a major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pulation in the liver, their role in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o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carcinogenesis yet remains to be completely 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nderstood. The frequencies of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KT cells were increased in tumours, especially in patients with HCC with a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gradual increment from blood to liver to tumour. A subset of these cells characterized by CD4 expression has been shown to get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umulated in the tumour environment and is able to generate Th2 cytokines that inhibit the tumour specific CD8+ T-cell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response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ljYXJkPC9BdXRob3I+PFllYXI+MjAwOTwvWWVhcj48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ljYXJkPC9BdXRob3I+PFllYXI+MjAwOTwvWWVhcj48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6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le the other subset, CD4-NKT cells has anti-tumour effects and constitute a key role in dampening the inflammatory response mediated by the β catenin-driven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ocarcinogenesis</w:t>
      </w:r>
      <w:proofErr w:type="spell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nNvbjwvQXV0aG9yPjxZZWFyPjIwMTI8L1llYXI+PFJl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</w:fldData>
        </w:fldChar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nNvbjwvQXV0aG9yPjxZZWFyPjIwMTI8L1llYXI+PFJl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</w:fldData>
        </w:fldChar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7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8A5D8D" w:rsidRPr="001D5289" w:rsidRDefault="008A5D8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:rsidR="00E75DCB" w:rsidRPr="001D5289" w:rsidRDefault="00E75DCB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Role of cytokines and chemokines</w:t>
      </w:r>
    </w:p>
    <w:p w:rsidR="00FC1162" w:rsidRPr="001D5289" w:rsidRDefault="00FC1162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Dysregulated cytokine milieu</w:t>
      </w:r>
    </w:p>
    <w:p w:rsidR="003F7827" w:rsidRPr="001D5289" w:rsidRDefault="00164375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patocytes </w:t>
      </w:r>
      <w:r w:rsidR="002E095A" w:rsidRPr="001D5289">
        <w:rPr>
          <w:rFonts w:ascii="Book Antiqua" w:hAnsi="Book Antiqua" w:cs="Times New Roman"/>
          <w:color w:val="000000" w:themeColor="text1"/>
          <w:sz w:val="24"/>
          <w:szCs w:val="24"/>
        </w:rPr>
        <w:t>express rece</w:t>
      </w:r>
      <w:r w:rsidR="00DF4D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ptors for several cytokines, thu</w:t>
      </w:r>
      <w:r w:rsidR="002E095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 mak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2E095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m susceptible to the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r</w:t>
      </w:r>
      <w:r w:rsidR="002E095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on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235C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F06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Consequently</w:t>
      </w:r>
      <w:r w:rsidR="005759D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ytokines </w:t>
      </w:r>
      <w:r w:rsidR="005759D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involved not only in </w:t>
      </w:r>
      <w:r w:rsidR="003024F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ptimum functioning of liver, </w:t>
      </w:r>
      <w:r w:rsidR="005759D5" w:rsidRPr="001D5289">
        <w:rPr>
          <w:rFonts w:ascii="Book Antiqua" w:hAnsi="Book Antiqua" w:cs="Times New Roman"/>
          <w:color w:val="000000" w:themeColor="text1"/>
          <w:sz w:val="24"/>
          <w:szCs w:val="24"/>
        </w:rPr>
        <w:t>development and regeneration</w:t>
      </w:r>
      <w:r w:rsidR="007F06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759D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 may also </w:t>
      </w:r>
      <w:r w:rsidR="00486D99" w:rsidRPr="001D5289">
        <w:rPr>
          <w:rFonts w:ascii="Book Antiqua" w:hAnsi="Book Antiqua" w:cs="Times New Roman"/>
          <w:color w:val="000000" w:themeColor="text1"/>
          <w:sz w:val="24"/>
          <w:szCs w:val="24"/>
        </w:rPr>
        <w:t>aid in the</w:t>
      </w:r>
      <w:r w:rsidR="005759D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ogenesis of </w:t>
      </w:r>
      <w:r w:rsidR="003024F4" w:rsidRPr="001D5289">
        <w:rPr>
          <w:rFonts w:ascii="Book Antiqua" w:hAnsi="Book Antiqua" w:cs="Times New Roman"/>
          <w:color w:val="000000" w:themeColor="text1"/>
          <w:sz w:val="24"/>
          <w:szCs w:val="24"/>
        </w:rPr>
        <w:t>liver</w:t>
      </w:r>
      <w:r w:rsidR="00E40C5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irrhosis, fibrosis </w:t>
      </w:r>
      <w:r w:rsidR="005759D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3024F4"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r w:rsidR="005759D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6519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ytokine </w:t>
      </w:r>
      <w:r w:rsidR="002B5277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milieu </w:t>
      </w:r>
      <w:r w:rsidR="00E65195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 livers with metastatic HCC is skewed towards a Th2 profile</w:t>
      </w:r>
      <w:r w:rsidR="00FF59B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 increase</w:t>
      </w:r>
      <w:r w:rsidR="00FF59B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levels of anti-inflammatory cytokines </w:t>
      </w:r>
      <w:r w:rsidR="00E6519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a concomitant reduction in the pro-inflammatory </w:t>
      </w:r>
      <w:r w:rsidR="00FF59B5" w:rsidRPr="001D5289">
        <w:rPr>
          <w:rFonts w:ascii="Book Antiqua" w:hAnsi="Book Antiqua" w:cs="Times New Roman"/>
          <w:color w:val="000000" w:themeColor="text1"/>
          <w:sz w:val="24"/>
          <w:szCs w:val="24"/>
        </w:rPr>
        <w:t>cytokines</w:t>
      </w:r>
      <w:r w:rsidR="00E65195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265B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is also highlights the importance of Th1-type immune response in inhibiting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B265B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B265B0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lapse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b288L0F1dGhvcj48WWVhcj4yMDA4PC9ZZWFyPjxSZWNO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b288L0F1dGhvcj48WWVhcj4yMDA4PC9ZZWFyPjxSZWNO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8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3F7827" w:rsidRPr="001D5289" w:rsidRDefault="003F7827" w:rsidP="007C6A21">
      <w:pPr>
        <w:autoSpaceDE w:val="0"/>
        <w:autoSpaceDN w:val="0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1235C0" w:rsidRPr="001D5289" w:rsidRDefault="00986DFF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Th1 </w:t>
      </w:r>
      <w:r w:rsidR="00C12B3F"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and </w:t>
      </w: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Th2 cytokines</w:t>
      </w:r>
    </w:p>
    <w:p w:rsidR="00566BCF" w:rsidRPr="001D5289" w:rsidRDefault="00566BCF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levels of Th1 cytokine, IL-2 is shown to have a direct correlation with prognosis in HCC patients as the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ncreased levels of IL-2 were associated with an increase in the number of CD8+ T-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Ja2VndWNoaTwvQXV0aG9yPjxZZWFyPjIwMDU8L1llYXI+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Ja2VndWNoaTwvQXV0aG9yPjxZZWFyPjIwMDU8L1llYXI+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9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 Similarly, other Th1 cytokines like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FN-γ,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L-8, IL-15 and IL-18 have been indicated to be correlated with invasiveness and metastasis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ring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a2liYTwvQXV0aG9yPjxZZWFyPjIwMDE8L1llYXI+PFJl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</w:fldData>
        </w:fldChar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a2liYTwvQXV0aG9yPjxZZWFyPjIwMDE8L1llYXI+PFJl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</w:fldData>
        </w:fldChar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0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 Alterations in</w:t>
      </w:r>
      <w:r w:rsidR="003F782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se cytokines may help to control or ameliorate carci</w:t>
      </w:r>
      <w:r w:rsidR="00FB5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nogenesis as they are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pable of changing the functional status of may cells like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K cells and cytotoxic T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lymphocyte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1hamk8L0F1dGhvcj48WWVhcj4yMDA2PC9ZZWFyPjxS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1hamk8L0F1dGhvcj48WWVhcj4yMDA2PC9ZZWFyPjxS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1235C0" w:rsidRPr="001D5289" w:rsidRDefault="00D33B8B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ab/>
      </w:r>
      <w:r w:rsidRPr="001D5289">
        <w:rPr>
          <w:rFonts w:ascii="Book Antiqua" w:hAnsi="Book Antiqua" w:cs="Bodoni-Book"/>
          <w:color w:val="000000" w:themeColor="text1"/>
          <w:sz w:val="24"/>
          <w:szCs w:val="24"/>
        </w:rPr>
        <w:t xml:space="preserve"> </w:t>
      </w:r>
      <w:r w:rsidR="00C12B3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levels of Th2 cytokines, </w:t>
      </w:r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L-4 and IL-5 were </w:t>
      </w:r>
      <w:r w:rsidR="006D3CE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nd to be </w:t>
      </w:r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in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12B3F" w:rsidRPr="001D5289">
        <w:rPr>
          <w:rFonts w:ascii="Book Antiqua" w:hAnsi="Book Antiqua" w:cs="Times New Roman"/>
          <w:color w:val="000000" w:themeColor="text1"/>
          <w:sz w:val="24"/>
          <w:szCs w:val="24"/>
        </w:rPr>
        <w:t>microenvironment</w:t>
      </w:r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metastatic HCC in patients with HBV-positive metastatic HCC</w:t>
      </w:r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, showing a</w:t>
      </w:r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ift from Th1 to Th2 </w:t>
      </w:r>
      <w:proofErr w:type="gramStart"/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ofile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dWRodTwvQXV0aG9yPjxZZWFyPjIwMDY8L1llYXI+PFJl
Y051bT4yMzQ8L1JlY051bT48cmVjb3JkPjxyZWMtbnVtYmVyPjIzNDwvcmVjLW51bWJlcj48Zm9y
ZWlnbi1rZXlzPjxrZXkgYXBwPSJFTiIgZGItaWQ9ImVld3B2cnp2djkwcDUwZXM5MnJ4ZmZ2ZGRl
dnJ6dzBmdHZyNSI+MjM0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L3RpdGxlcz48cGVyaW9k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dWRodTwvQXV0aG9yPjxZZWFyPjIwMDY8L1llYXI+PFJl
Y051bT4yMzQ8L1JlY051bT48cmVjb3JkPjxyZWMtbnVtYmVyPjIzNDwvcmVjLW51bWJlcj48Zm9y
ZWlnbi1rZXlzPjxrZXkgYXBwPSJFTiIgZGItaWQ9ImVld3B2cnp2djkwcDUwZXM5MnJ4ZmZ2ZGRl
dnJ6dzBmdHZyNSI+MjM0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L3RpdGxlcz48cGVyaW9k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ausative factor associated with switching </w:t>
      </w:r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ytokine balance is unknown, but factors produced by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</w:t>
      </w:r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by the microenvironment might play a role in tumorigenesis by polarizing cytokine production toward</w:t>
      </w:r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48612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Th2 phenotype.</w:t>
      </w:r>
    </w:p>
    <w:p w:rsidR="006D3CEC" w:rsidRPr="001D5289" w:rsidRDefault="006D3CEC" w:rsidP="007C6A21">
      <w:pPr>
        <w:autoSpaceDE w:val="0"/>
        <w:autoSpaceDN w:val="0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Another cytokine</w:t>
      </w:r>
      <w:r w:rsidR="005E312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leased by Th22 cell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Wolk&lt;/Author&gt;&lt;Year&gt;2010&lt;/Year&gt;&lt;RecNum&gt;38&lt;/RecNum&gt;&lt;record&gt;&lt;rec-number&gt;38&lt;/rec-number&gt;&lt;foreign-keys&gt;&lt;key app="EN" db-id="eewpvrzvv90p50es92rxffvddevrzw0ftvr5"&gt;38&lt;/key&gt;&lt;/foreign-keys&gt;&lt;ref-type name="Journal Article"&gt;17&lt;/ref-type&gt;&lt;contributors&gt;&lt;authors&gt;&lt;author&gt;Wolk, K.&lt;/author&gt;&lt;author&gt;Witte, E.&lt;/author&gt;&lt;author&gt;Witte, K.&lt;/author&gt;&lt;author&gt;Warszawska, K.&lt;/author&gt;&lt;author&gt;Sabat, R.&lt;/author&gt;&lt;/authors&gt;&lt;/contributors&gt;&lt;auth-address&gt;University Hospital Charite, Berlin, Germany. kerstin.wolk@charite.de&lt;/auth-address&gt;&lt;titles&gt;&lt;title&gt;Biology of interleukin-22&lt;/title&gt;&lt;secondary-title&gt;Semin Immunopathol&lt;/secondary-title&gt;&lt;alt-title&gt;Seminars in immunopathology&lt;/alt-title&gt;&lt;/titles&gt;&lt;periodical&gt;&lt;full-title&gt;Semin Immunopathol&lt;/full-title&gt;&lt;abbr-1&gt;Seminars in immunopathology&lt;/abbr-1&gt;&lt;/periodical&gt;&lt;alt-periodical&gt;&lt;full-title&gt;Semin Immunopathol&lt;/full-title&gt;&lt;abbr-1&gt;Seminars in immunopathology&lt;/abbr-1&gt;&lt;/alt-periodical&gt;&lt;pages&gt;17-31&lt;/pages&gt;&lt;volume&gt;32&lt;/volume&gt;&lt;number&gt;1&lt;/number&gt;&lt;keywords&gt;&lt;keyword&gt;Animals&lt;/keyword&gt;&lt;keyword&gt;Humans&lt;/keyword&gt;&lt;keyword&gt;Interleukins/*physiology&lt;/keyword&gt;&lt;keyword&gt;Receptors, Interleukin/*physiology&lt;/keyword&gt;&lt;keyword&gt;Signal Transduction/immunology&lt;/keyword&gt;&lt;keyword&gt;T-Lymphocyte Subsets/physiology&lt;/keyword&gt;&lt;keyword&gt;T-Lymphocytes, Helper-Inducer/physiology&lt;/keyword&gt;&lt;/keywords&gt;&lt;dates&gt;&lt;year&gt;2010&lt;/year&gt;&lt;pub-dates&gt;&lt;date&gt;Mar&lt;/date&gt;&lt;/pub-dates&gt;&lt;/dates&gt;&lt;isbn&gt;1863-2300 (Electronic)&amp;#xD;1863-2297 (Linking)&lt;/isbn&gt;&lt;accession-num&gt;20127093&lt;/accession-num&gt;&lt;urls&gt;&lt;related-urls&gt;&lt;url&gt;http://www.ncbi.nlm.nih.gov/pubmed/20127093&lt;/url&gt;&lt;/related-urls&gt;&lt;/urls&gt;&lt;electronic-resource-num&gt;10.1007/s00281-009-0188-x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2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, IL-22 has been</w:t>
      </w:r>
      <w:r w:rsidR="005E312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found to be</w:t>
      </w:r>
      <w:r w:rsidR="005E312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ificantly elevated in HCC patients suggesting its </w:t>
      </w:r>
      <w:r w:rsidR="005E31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volvement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-cell-mediated immunity in HCC. A direct relationship between the levels of IL-22 and</w:t>
      </w:r>
      <w:r w:rsidR="005E312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L-17 in HCC patients</w:t>
      </w:r>
      <w:r w:rsidR="005E312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indicate</w:t>
      </w:r>
      <w:r w:rsidR="005E312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ir inter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play in the pathogenesis of HCC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Qin&lt;/Author&gt;&lt;Year&gt;2014&lt;/Year&gt;&lt;RecNum&gt;39&lt;/RecNum&gt;&lt;record&gt;&lt;rec-number&gt;39&lt;/rec-number&gt;&lt;foreign-keys&gt;&lt;key app="EN" db-id="eewpvrzvv90p50es92rxffvddevrzw0ftvr5"&gt;39&lt;/key&gt;&lt;/foreign-keys&gt;&lt;ref-type name="Journal Article"&gt;17&lt;/ref-type&gt;&lt;contributors&gt;&lt;authors&gt;&lt;author&gt;Qin, S.&lt;/author&gt;&lt;author&gt;Ma, S.&lt;/author&gt;&lt;author&gt;Huang, X.&lt;/author&gt;&lt;author&gt;Lu, D.&lt;/author&gt;&lt;author&gt;Zhou, Y.&lt;/author&gt;&lt;author&gt;Jiang, H.&lt;/author&gt;&lt;/authors&gt;&lt;/contributors&gt;&lt;auth-address&gt;1 Department of Gastroenterology, the First Affiliated Hospital of Guangxi Medical University, Nanning 530021, China ; 2 Minerva Foundation Institute for Medical Research, Helsinki FI-00290, Finland.&lt;/auth-address&gt;&lt;titles&gt;&lt;title&gt;Th22 cells are associated with hepatocellular carcinoma development and progression&lt;/title&gt;&lt;secondary-title&gt;Chin J Cancer Res&lt;/secondary-title&gt;&lt;alt-title&gt;Chinese journal of cancer research = Chung-kuo yen cheng yen chiu&lt;/alt-title&gt;&lt;/titles&gt;&lt;periodical&gt;&lt;full-title&gt;Chin J Cancer Res&lt;/full-title&gt;&lt;abbr-1&gt;Chinese journal of cancer research = Chung-kuo yen cheng yen chiu&lt;/abbr-1&gt;&lt;/periodical&gt;&lt;alt-periodical&gt;&lt;full-title&gt;Chin J Cancer Res&lt;/full-title&gt;&lt;abbr-1&gt;Chinese journal of cancer research = Chung-kuo yen cheng yen chiu&lt;/abbr-1&gt;&lt;/alt-periodical&gt;&lt;pages&gt;135-41&lt;/pages&gt;&lt;volume&gt;26&lt;/volume&gt;&lt;number&gt;2&lt;/number&gt;&lt;dates&gt;&lt;year&gt;2014&lt;/year&gt;&lt;pub-dates&gt;&lt;date&gt;Apr&lt;/date&gt;&lt;/pub-dates&gt;&lt;/dates&gt;&lt;isbn&gt;1000-9604 (Print)&amp;#xD;1000-9604 (Linking)&lt;/isbn&gt;&lt;accession-num&gt;24826053&lt;/accession-num&gt;&lt;urls&gt;&lt;related-urls&gt;&lt;url&gt;http://www.ncbi.nlm.nih.gov/pubmed/24826053&lt;/url&gt;&lt;/related-urls&gt;&lt;/urls&gt;&lt;custom2&gt;4000908&lt;/custom2&gt;&lt;electronic-resource-num&gt;10.3978/j.issn.1000-9604.2014.02.14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3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8A5D8D" w:rsidRPr="001D5289" w:rsidRDefault="008A5D8D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color w:val="000000" w:themeColor="text1"/>
          <w:sz w:val="24"/>
          <w:szCs w:val="24"/>
          <w:lang w:eastAsia="zh-CN"/>
        </w:rPr>
      </w:pPr>
    </w:p>
    <w:p w:rsidR="00986DFF" w:rsidRPr="001D5289" w:rsidRDefault="00986DFF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ro</w:t>
      </w:r>
      <w:r w:rsidR="00AD7971"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-</w:t>
      </w: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nflammatory </w:t>
      </w:r>
      <w:r w:rsidR="00C12B3F"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and Anti-i</w:t>
      </w: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nflammatory cytokines</w:t>
      </w:r>
    </w:p>
    <w:p w:rsidR="00986DFF" w:rsidRPr="001D5289" w:rsidRDefault="00710172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crosis factor alpha (TNF-α) is an important mediator of inflammatory and autoimmune diseases and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is strongly involved in the pathogenesis of HCC, promoting invasio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n, angiogenesis, and metastasi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Lewis&lt;/Author&gt;&lt;Year&gt;2006&lt;/Year&gt;&lt;RecNum&gt;222&lt;/RecNum&gt;&lt;record&gt;&lt;rec-number&gt;222&lt;/rec-number&gt;&lt;foreign-keys&gt;&lt;key app="EN" db-id="eewpvrzvv90p50es92rxffvddevrzw0ftvr5"&gt;222&lt;/key&gt;&lt;/foreign-keys&gt;&lt;ref-type name="Journal Article"&gt;17&lt;/ref-type&gt;&lt;contributors&gt;&lt;authors&gt;&lt;author&gt;Lewis, C. E.&lt;/author&gt;&lt;author&gt;Pollard, J. W.&lt;/author&gt;&lt;/authors&gt;&lt;/contributors&gt;&lt;auth-address&gt;Academic Unit of Pathology, Division of Genomic Medicine, University of Sheffield Medical School, Beech Hill Road, Sheffield S10 2RX, United Kingdom. Claire.lewis@sheffield.ac.uk&lt;/auth-address&gt;&lt;titles&gt;&lt;title&gt;Distinct role of macrophages in different tumor microenvironments&lt;/title&gt;&lt;secondary-title&gt;Cancer Res&lt;/secondary-title&gt;&lt;/titles&gt;&lt;periodical&gt;&lt;full-title&gt;Cancer Res&lt;/full-title&gt;&lt;abbr-1&gt;Cancer research&lt;/abbr-1&gt;&lt;/periodical&gt;&lt;pages&gt;605-12&lt;/pages&gt;&lt;volume&gt;66&lt;/volume&gt;&lt;number&gt;2&lt;/number&gt;&lt;edition&gt;2006/01/21&lt;/edition&gt;&lt;keywords&gt;&lt;keyword&gt;Cell Movement&lt;/keyword&gt;&lt;keyword&gt;Disease Progression&lt;/keyword&gt;&lt;keyword&gt;Humans&lt;/keyword&gt;&lt;keyword&gt;Immunotherapy&lt;/keyword&gt;&lt;keyword&gt;Macrophages/*immunology&lt;/keyword&gt;&lt;keyword&gt;Neoplasm Metastasis/immunology&lt;/keyword&gt;&lt;keyword&gt;Neoplasms/*immunology&lt;/keyword&gt;&lt;keyword&gt;Neovascularization, Pathologic&lt;/keyword&gt;&lt;/keywords&gt;&lt;dates&gt;&lt;year&gt;2006&lt;/year&gt;&lt;pub-dates&gt;&lt;date&gt;Jan 15&lt;/date&gt;&lt;/pub-dates&gt;&lt;/dates&gt;&lt;isbn&gt;0008-5472 (Print)&amp;#xD;0008-5472 (Linking)&lt;/isbn&gt;&lt;accession-num&gt;16423985&lt;/accession-num&gt;&lt;urls&gt;&lt;related-urls&gt;&lt;url&gt;http://www.ncbi.nlm.nih.gov/entrez/query.fcgi?cmd=Retrieve&amp;amp;db=PubMed&amp;amp;dopt=Citation&amp;amp;list_uids=16423985&lt;/url&gt;&lt;/related-urls&gt;&lt;/urls&gt;&lt;electronic-resource-num&gt;66/2/605 [pii]&amp;#xD;10.1158/0008-5472.CAN-05-4005&lt;/electronic-resource-num&gt;&lt;language&gt;eng&lt;/language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 many cancers, including HCC, the serum levels of TNF-α has been reported to 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be very high</w:t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correlated with disease status and nut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ition status in these </w:t>
      </w:r>
      <w:proofErr w:type="gramStart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wMzwvWWVhcj48UmVj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wMzwvWWVhcj48UmVj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8A5D8D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5,</w:t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66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lthough in solid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5E31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5E3124" w:rsidRPr="001D5289">
        <w:rPr>
          <w:rFonts w:ascii="Book Antiqua" w:hAnsi="Book Antiqua" w:cs="Times New Roman"/>
          <w:color w:val="000000" w:themeColor="text1"/>
          <w:sz w:val="24"/>
          <w:szCs w:val="24"/>
        </w:rPr>
        <w:t>, the levels of TNF-</w:t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α were higher in normal tissues than in </w:t>
      </w:r>
      <w:proofErr w:type="spell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, the serum levels were found to be lower in patients with HCC. Because of this discrepancy, the precise impact of cytokines associated with liver can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r development remains </w:t>
      </w:r>
      <w:proofErr w:type="gramStart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unclear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b3J0b2xhbWk8L0F1dGhvcj48WWVhcj4yMDAyPC9ZZWFy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cGVyaW9kaWNhbD48cGFnZXM+Nzk0LTgwMTwvcGFnZXM+PHZvbHVtZT4zNDwvdm9sdW1l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b3J0b2xhbWk8L0F1dGhvcj48WWVhcj4yMDAyPC9ZZWFy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cGVyaW9kaWNhbD48cGFnZXM+Nzk0LTgwMTwvcGFnZXM+PHZvbHVtZT4zNDwvdm9sdW1l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7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TNF-α is also known to stimulate the expression of the negative co</w:t>
      </w:r>
      <w:r w:rsidR="00A8683D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stimulatory m</w:t>
      </w:r>
      <w:r w:rsidR="00FB5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olecule B7 homolog 1 (B7-H1) or</w:t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DL-1 on macrophage surfaces, thus suppressing CD8</w:t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+</w:t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 T-cell anti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e </w:t>
      </w:r>
      <w:proofErr w:type="gramStart"/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sponse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dWFuZzwvQXV0aG9yPjxZZWFyPjIwMDk8L1llYXI+PFJl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dWFuZzwvQXV0aG9yPjxZZWFyPjIwMDk8L1llYXI+PFJl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8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The downstream principal mediator of pro-</w:t>
      </w:r>
      <w:proofErr w:type="spellStart"/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al</w:t>
      </w:r>
      <w:proofErr w:type="spellEnd"/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vity of TNF-α is NF-</w:t>
      </w:r>
      <w:proofErr w:type="spellStart"/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κB</w:t>
      </w:r>
      <w:proofErr w:type="spellEnd"/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ose target genes are involved in 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 proliferation and </w:t>
      </w:r>
      <w:proofErr w:type="gramStart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survival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hc2FpbjwvQXV0aG9yPjxZZWFyPjIwMDk8L1llYXI+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Jhc2FpbjwvQXV0aG9yPjxZZWFyPjIwMDk8L1llYXI+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8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Of note, TNF-α is also induced by NF-</w:t>
      </w:r>
      <w:proofErr w:type="spellStart"/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>κB</w:t>
      </w:r>
      <w:proofErr w:type="spellEnd"/>
      <w:r w:rsidR="00986DF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a positive feedback loop. </w:t>
      </w:r>
    </w:p>
    <w:p w:rsidR="00986DFF" w:rsidRPr="001D5289" w:rsidRDefault="00986DFF" w:rsidP="007C6A21">
      <w:pPr>
        <w:autoSpaceDE w:val="0"/>
        <w:autoSpaceDN w:val="0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A higher production of IL-1β may help increase the production of other cytokines such as IL-2, IL-6, and TNF-α and trigger the complex immunological processes to eliminate the virus in case of Hepatitis induced HCC. Interestingly, besides its major role as a pro</w:t>
      </w:r>
      <w:r w:rsidR="00AD79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flammatory cytokine, IL-1β has been implicated as an important factor for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wth. Several independent lines of evidence have also suggested that genetic polymorphisms within IL-1β gene are associate</w:t>
      </w:r>
      <w:r w:rsidR="00AD79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d with gastric cancer and HCC induced by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CV </w:t>
      </w:r>
      <w:proofErr w:type="gramStart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fection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YW5ha2E8L0F1dGhvcj48WWVhcj4yMDAzPC9ZZWFyPjxS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YW5ha2E8L0F1dGhvcj48WWVhcj4yMDAzPC9ZZWFyPjxS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8A5D8D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69,</w:t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70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02F8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reover, supplementing cytokines like TNF-α, IL-1β or IL-18 has been shown to induce growth of CD8+ T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cells and also induce TRAIL in many HCC cell lines, contributing to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evasion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lyYWtpPC9BdXRob3I+PFllYXI+MjAwNTwvWWVhcj48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GlyYWtpPC9BdXRob3I+PFllYXI+MjAwNTwvWWVhcj48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AF6609" w:rsidRPr="001D5289" w:rsidRDefault="00986DFF" w:rsidP="007C6A21">
      <w:pPr>
        <w:autoSpaceDE w:val="0"/>
        <w:autoSpaceDN w:val="0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ost studied anti-inflammatory cytokine in HCC is IL-10, which has been shown to be increased in HCC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AD79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AD797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ersus non </w:t>
      </w:r>
      <w:r w:rsidR="009348FB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</w:t>
      </w:r>
      <w:r w:rsidR="00AD7971" w:rsidRPr="001D5289">
        <w:rPr>
          <w:rFonts w:ascii="Book Antiqua" w:hAnsi="Book Antiqua" w:cs="Times New Roman"/>
          <w:color w:val="000000" w:themeColor="text1"/>
          <w:sz w:val="24"/>
          <w:szCs w:val="24"/>
        </w:rPr>
        <w:t>morou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 adjacent to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issues of healthy cohorts,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respectively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NrZWJhdW08L0F1dGhvcj48WWVhcj4yMDA0PC9ZZWFy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3MjYwLTk8L3BhZ2VzPjx2b2x1bWU+MTA8L3ZvbHVtZT48bnVt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NrZWJhdW08L0F1dGhvcj48WWVhcj4yMDA0PC9ZZWFy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3MjYwLTk8L3BhZ2VzPjx2b2x1bWU+MTA8L3ZvbHVtZT48bnVt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2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se studies suggest that increase in IL-10 in conjunction with other Th2 cytokines correlate with progression. Another multifunctional inflammatory cytokine, IL-6, which is produced mostly by resident macrophages was found to be linked with a poor prognosis of HCC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b25nPC9BdXRob3I+PFllYXI+MjAwOTwvWWVhcj48UmVj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b25nPC9BdXRob3I+PFllYXI+MjAwOTwvWWVhcj48UmVj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3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L-6 exerts its oncogenic activity by triggering downstream Signal Transducer and Activator of Transcription 3 (STAT-3) and Extracellular-signal-Regulated Kinases (ERK) pathways, which in turn control target genes involved in both cell proliferation and survival. It 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been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found that IL-6 levels and also its receptor expression were raised in a number of cancers, including HCC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ere it may add onto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ression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iannitrapani&lt;/Author&gt;&lt;Year&gt;2002&lt;/Year&gt;&lt;RecNum&gt;73&lt;/RecNum&gt;&lt;record&gt;&lt;rec-number&gt;73&lt;/rec-number&gt;&lt;foreign-keys&gt;&lt;key app="EN" db-id="eewpvrzvv90p50es92rxffvddevrzw0ftvr5"&gt;73&lt;/key&gt;&lt;/foreign-keys&gt;&lt;ref-type name="Journal Article"&gt;17&lt;/ref-type&gt;&lt;contributors&gt;&lt;authors&gt;&lt;author&gt;Giannitrapani, L.&lt;/author&gt;&lt;author&gt;Cervello, M.&lt;/author&gt;&lt;author&gt;Soresi, M.&lt;/author&gt;&lt;author&gt;Notarbartolo, M.&lt;/author&gt;&lt;author&gt;La Rosa, M.&lt;/author&gt;&lt;author&gt;Virruso, L.&lt;/author&gt;&lt;author&gt;D&amp;apos;Alessandro, N.&lt;/author&gt;&lt;author&gt;Montalto, G.&lt;/author&gt;&lt;/authors&gt;&lt;/contributors&gt;&lt;auth-address&gt;Istituto di Medicina Interna e Geriatria, Universita di Palermo, Palermo, Italy.&lt;/auth-address&gt;&lt;titles&gt;&lt;title&gt;Circulating IL-6 and sIL-6R in patients with hepatocellular carcinoma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46-52&lt;/pages&gt;&lt;volume&gt;963&lt;/volume&gt;&lt;keywords&gt;&lt;keyword&gt;Carcinoma, Hepatocellular/blood/*immunology&lt;/keyword&gt;&lt;keyword&gt;Female&lt;/keyword&gt;&lt;keyword&gt;Humans&lt;/keyword&gt;&lt;keyword&gt;Interleukin-6/blood/*immunology&lt;/keyword&gt;&lt;keyword&gt;Liver Neoplasms/blood/*immunology&lt;/keyword&gt;&lt;keyword&gt;Male&lt;/keyword&gt;&lt;keyword&gt;Middle Aged&lt;/keyword&gt;&lt;keyword&gt;Receptors, Interleukin-6/blood/*immunology&lt;/keyword&gt;&lt;/keywords&gt;&lt;dates&gt;&lt;year&gt;2002&lt;/year&gt;&lt;pub-dates&gt;&lt;date&gt;Jun&lt;/date&gt;&lt;/pub-dates&gt;&lt;/dates&gt;&lt;isbn&gt;0077-8923 (Print)&amp;#xD;0077-8923 (Linking)&lt;/isbn&gt;&lt;accession-num&gt;12095927&lt;/accession-num&gt;&lt;urls&gt;&lt;related-urls&gt;&lt;url&gt;http://www.ncbi.nlm.nih.gov/pubmed/12095927&lt;/url&gt;&lt;/related-urls&gt;&lt;/urls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 Recently, in a study carried out to investigate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use of novel serum biomarkers for predicting the recurrence and survival of patients with HBV-related HCC, a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low serum IL-6 level, in addition to low platelet count and low serum albumin level, were found to be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dependent prognostic factors for disease 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free survival in these patients</w:t>
      </w:r>
      <w:r w:rsidR="0072516F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fldChar w:fldCharType="begin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Cho&lt;/Author&gt;&lt;Year&gt;2015&lt;/Year&gt;&lt;RecNum&gt;220&lt;/RecNum&gt;&lt;record&gt;&lt;rec-number&gt;220&lt;/rec-number&gt;&lt;foreign-keys&gt;&lt;key app="EN" db-id="eewpvrzvv90p50es92rxffvddevrzw0ftvr5"&gt;220&lt;/key&gt;&lt;/foreign-keys&gt;&lt;ref-type name="Journal Article"&gt;17&lt;/ref-type&gt;&lt;contributors&gt;&lt;authors&gt;&lt;author&gt;Cho, H. J.&lt;/author&gt;&lt;author&gt;Kim, S. S.&lt;/author&gt;&lt;author&gt;Ahn, S. J.&lt;/author&gt;&lt;author&gt;Park, S. Y.&lt;/author&gt;&lt;author&gt;Park, J. H.&lt;/author&gt;&lt;author&gt;Kim, J. K.&lt;/author&gt;&lt;author&gt;Wang, H. J.&lt;/author&gt;&lt;author&gt;Cheong, J. Y.&lt;/author&gt;&lt;author&gt;Cho, S. W.&lt;/author&gt;&lt;/authors&gt;&lt;/contributors&gt;&lt;auth-address&gt;Department of Gastroenterology, Ajou University School of Medicine, Suwon, Republic of Korea.&amp;#xD;Department of Radiology, Ajou University School of Medicine, Suwon, Republic of Korea.&amp;#xD;Department of Surgery, Ajou University School of Medicine, Suwon, Republic of Korea.&amp;#xD;Department of Gastroenterology, Ajou University School of Medicine, Suwon, Republic of Korea. Electronic address: sung_woncho@hotmail.com.&lt;/auth-address&gt;&lt;titles&gt;&lt;title&gt;Low serum interleukin-6 levels as a predictive marker of recurrence in patients with hepatitis B virus related hepatocellular carcinoma who underwent curative treatment&lt;/title&gt;&lt;secondary-title&gt;Cytokine&lt;/secondary-title&gt;&lt;/titles&gt;&lt;pages&gt;245-252&lt;/pages&gt;&lt;volume&gt;73&lt;/volume&gt;&lt;number&gt;2&lt;/number&gt;&lt;edition&gt;2015/03/24&lt;/edition&gt;&lt;dates&gt;&lt;year&gt;2015&lt;/year&gt;&lt;pub-dates&gt;&lt;date&gt;Mar 19&lt;/date&gt;&lt;/pub-dates&gt;&lt;/dates&gt;&lt;isbn&gt;1096-0023 (Electronic)&amp;#xD;1043-4666 (Linking)&lt;/isbn&gt;&lt;accession-num&gt;25797190&lt;/accession-num&gt;&lt;urls&gt;&lt;related-urls&gt;&lt;url&gt;http://www.ncbi.nlm.nih.gov/entrez/query.fcgi?cmd=Retrieve&amp;amp;db=PubMed&amp;amp;dopt=Citation&amp;amp;list_uids=25797190&lt;/url&gt;&lt;/related-urls&gt;&lt;/urls&gt;&lt;electronic-resource-num&gt;S1043-4666(15)00105-2 [pii]&amp;#xD;10.1016/j.cyto.2015.02.027&lt;/electronic-resource-num&gt;&lt;language&gt;Eng&lt;/language&gt;&lt;/record&gt;&lt;/Cite&gt;&lt;/EndNote&gt;</w:instrText>
      </w:r>
      <w:r w:rsidR="0072516F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5]</w:t>
      </w:r>
      <w:r w:rsidR="0072516F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12B3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A recently recognized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ti-inflammatory cytokine IL-37</w:t>
      </w:r>
      <w:r w:rsidR="006A690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has been shown to</w:t>
      </w:r>
      <w:r w:rsidR="006A690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suppress cells of the innate immune system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Nold&lt;/Author&gt;&lt;Year&gt;2010&lt;/Year&gt;&lt;RecNum&gt;37&lt;/RecNum&gt;&lt;record&gt;&lt;rec-number&gt;37&lt;/rec-number&gt;&lt;foreign-keys&gt;&lt;key app="EN" db-id="eewpvrzvv90p50es92rxffvddevrzw0ftvr5"&gt;37&lt;/key&gt;&lt;/foreign-keys&gt;&lt;ref-type name="Journal Article"&gt;17&lt;/ref-type&gt;&lt;contributors&gt;&lt;authors&gt;&lt;author&gt;Nold, M. F.&lt;/author&gt;&lt;author&gt;Nold-Petry, C. A.&lt;/author&gt;&lt;author&gt;Zepp, J. A.&lt;/author&gt;&lt;author&gt;Palmer, B. E.&lt;/author&gt;&lt;author&gt;Bufler, P.&lt;/author&gt;&lt;author&gt;Dinarello, C. A.&lt;/author&gt;&lt;/authors&gt;&lt;/contributors&gt;&lt;auth-address&gt;Department of Medicine, University of Colorado Denver, Aurora, Colorado, USA.&lt;/auth-address&gt;&lt;titles&gt;&lt;title&gt;IL-37 is a fundamental inhibitor of innate immunity&lt;/title&gt;&lt;secondary-title&gt;Nat Immunol&lt;/secondary-title&gt;&lt;alt-title&gt;Nature immunology&lt;/alt-title&gt;&lt;/titles&gt;&lt;periodical&gt;&lt;full-title&gt;Nat Immunol&lt;/full-title&gt;&lt;abbr-1&gt;Nature immunology&lt;/abbr-1&gt;&lt;/periodical&gt;&lt;alt-periodical&gt;&lt;full-title&gt;Nat Immunol&lt;/full-title&gt;&lt;abbr-1&gt;Nature immunology&lt;/abbr-1&gt;&lt;/alt-periodical&gt;&lt;pages&gt;1014-22&lt;/pages&gt;&lt;volume&gt;11&lt;/volume&gt;&lt;number&gt;11&lt;/number&gt;&lt;keywords&gt;&lt;keyword&gt;Animals&lt;/keyword&gt;&lt;keyword&gt;Cell Line&lt;/keyword&gt;&lt;keyword&gt;Gene Knockdown Techniques&lt;/keyword&gt;&lt;keyword&gt;Humans&lt;/keyword&gt;&lt;keyword&gt;Immunity, Innate/*immunology&lt;/keyword&gt;&lt;keyword&gt;Interleukin-1/genetics/*immunology&lt;/keyword&gt;&lt;keyword&gt;Mice&lt;/keyword&gt;&lt;keyword&gt;Mice, Transgenic&lt;/keyword&gt;&lt;keyword&gt;Signal Transduction&lt;/keyword&gt;&lt;keyword&gt;Smad3 Protein/immunology&lt;/keyword&gt;&lt;/keywords&gt;&lt;dates&gt;&lt;year&gt;2010&lt;/year&gt;&lt;pub-dates&gt;&lt;date&gt;Nov&lt;/date&gt;&lt;/pub-dates&gt;&lt;/dates&gt;&lt;isbn&gt;1529-2916 (Electronic)&amp;#xD;1529-2908 (Linking)&lt;/isbn&gt;&lt;accession-num&gt;20935647&lt;/accession-num&gt;&lt;urls&gt;&lt;related-urls&gt;&lt;url&gt;http://www.ncbi.nlm.nih.gov/pubmed/20935647&lt;/url&gt;&lt;/related-urls&gt;&lt;/urls&gt;&lt;custom2&gt;3537119&lt;/custom2&gt;&lt;electronic-resource-num&gt;10.1038/ni.1944&lt;/electronic-resource-num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6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>. The study indicate that in HCC specimens, the expression of IL-37 was found to be decreased in tumour tissues and its expression levels were negatively related to tumour burden and related to improvement in survival.</w:t>
      </w:r>
    </w:p>
    <w:p w:rsidR="00E75DCB" w:rsidRPr="001D5289" w:rsidRDefault="00A57071" w:rsidP="007C6A21">
      <w:pPr>
        <w:autoSpaceDE w:val="0"/>
        <w:autoSpaceDN w:val="0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nce, it could be 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cluded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E0303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ytokines regulate the microenvironment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immune cells </w:t>
      </w:r>
      <w:r w:rsidR="001643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allied and opposing roles, involving </w:t>
      </w:r>
      <w:r w:rsidR="00E0303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t </w:t>
      </w:r>
      <w:r w:rsidR="00435B7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alling </w:t>
      </w:r>
      <w:r w:rsidR="00E03037" w:rsidRPr="001D5289">
        <w:rPr>
          <w:rFonts w:ascii="Book Antiqua" w:hAnsi="Book Antiqua" w:cs="Times New Roman"/>
          <w:color w:val="000000" w:themeColor="text1"/>
          <w:sz w:val="24"/>
          <w:szCs w:val="24"/>
        </w:rPr>
        <w:t>pathways to affect the</w:t>
      </w:r>
      <w:r w:rsidR="00894D3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urse</w:t>
      </w:r>
      <w:r w:rsidR="00E0303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HCC </w:t>
      </w:r>
      <w:r w:rsidR="00894D3B" w:rsidRPr="001D5289">
        <w:rPr>
          <w:rFonts w:ascii="Book Antiqua" w:hAnsi="Book Antiqua" w:cs="Times New Roman"/>
          <w:color w:val="000000" w:themeColor="text1"/>
          <w:sz w:val="24"/>
          <w:szCs w:val="24"/>
        </w:rPr>
        <w:t>disease</w:t>
      </w:r>
      <w:r w:rsidR="00E03037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bookmarkEnd w:id="159"/>
    <w:bookmarkEnd w:id="160"/>
    <w:p w:rsidR="00FC1162" w:rsidRPr="001D5289" w:rsidRDefault="00FC1162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AB79B4" w:rsidRPr="001D5289" w:rsidRDefault="00FC1162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Chemokine ligand-chemokine </w:t>
      </w:r>
      <w:r w:rsidR="00E31766"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receptor </w:t>
      </w:r>
      <w:r w:rsidRPr="001D528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axis</w:t>
      </w:r>
    </w:p>
    <w:p w:rsidR="004970A6" w:rsidRPr="001D5289" w:rsidRDefault="009D3C7A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emokines </w:t>
      </w:r>
      <w:r w:rsidR="008A351D" w:rsidRPr="001D5289">
        <w:rPr>
          <w:rFonts w:ascii="Book Antiqua" w:hAnsi="Book Antiqua" w:cs="Times New Roman"/>
          <w:color w:val="000000" w:themeColor="text1"/>
          <w:sz w:val="24"/>
          <w:szCs w:val="24"/>
        </w:rPr>
        <w:t>are known to direct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lymphocyte</w:t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ruitment into liver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ing the co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responding chemokine </w:t>
      </w:r>
      <w:proofErr w:type="gramStart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ceptor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29uZzwvQXV0aG9yPjxZZWFyPjE5OTk8L1llYXI+PFJl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29uZzwvQXV0aG9yPjxZZWFyPjE5OTk8L1llYXI+PFJl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7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CXCL12-CXCR4 axis is </w:t>
      </w:r>
      <w:r w:rsidR="00AD4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arded to be critical as a factor regulating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AD4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wth and progression during HCC.</w:t>
      </w:r>
      <w:r w:rsidR="0034492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D4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evious studies have depicted h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gher expression of </w:t>
      </w:r>
      <w:r w:rsidR="00AD4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CXCL1</w:t>
      </w:r>
      <w:r w:rsidR="00AF660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2 and </w:t>
      </w:r>
      <w:r w:rsidR="00AD4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>CXCR4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in HCC </w:t>
      </w:r>
      <w:r w:rsidR="00B33C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pecimens, </w:t>
      </w:r>
      <w:r w:rsidR="006A690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n the surrounding </w:t>
      </w:r>
      <w:r w:rsidR="00AD4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>tissue</w:t>
      </w:r>
      <w:r w:rsidR="00164375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72516F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instrText xml:space="preserve"> ADDIN EN.CITE &lt;EndNote&gt;&lt;Cite&gt;&lt;Author&gt;Li&lt;/Author&gt;&lt;Year&gt;2007&lt;/Year&gt;&lt;RecNum&gt;59&lt;/RecNum&gt;&lt;record&gt;&lt;rec-number&gt;59&lt;/rec-number&gt;&lt;foreign-keys&gt;&lt;key app="EN" db-id="eewpvrzvv90p50es92rxffvddevrzw0ftvr5"&gt;59&lt;/key&gt;&lt;/foreign-keys&gt;&lt;ref-type name="Journal Article"&gt;17&lt;/ref-type&gt;&lt;contributors&gt;&lt;authors&gt;&lt;author&gt;Li, W.&lt;/author&gt;&lt;author&gt;Gomez, E.&lt;/author&gt;&lt;author&gt;Zhang, Z.&lt;/author&gt;&lt;/authors&gt;&lt;/contributors&gt;&lt;auth-address&gt;Department of Pathology and Laboratory Medicine, University of Texas Health Science Center at Houston, 77030, USA. wei.li@uth.tmc.edu&lt;/auth-address&gt;&lt;titles&gt;&lt;title&gt;Immunohistochemical expression of stromal cell-derived factor-1 (SDF-1) and CXCR4 ligand receptor system in hepatocellular carcinoma&lt;/title&gt;&lt;secondary-title&gt;J Exp Clin Cancer Res&lt;/secondary-title&gt;&lt;alt-title&gt;Journal of experimental &amp;amp; clinical cancer research : CR&lt;/alt-title&gt;&lt;/titles&gt;&lt;periodical&gt;&lt;full-title&gt;J Exp Clin Cancer Res&lt;/full-title&gt;&lt;abbr-1&gt;Journal of experimental &amp;amp; clinical cancer research : CR&lt;/abbr-1&gt;&lt;/periodical&gt;&lt;alt-periodical&gt;&lt;full-title&gt;J Exp Clin Cancer Res&lt;/full-title&gt;&lt;abbr-1&gt;Journal of experimental &amp;amp; clinical cancer research : CR&lt;/abbr-1&gt;&lt;/alt-periodical&gt;&lt;pages&gt;527-33&lt;/pages&gt;&lt;volume&gt;26&lt;/volume&gt;&lt;number&gt;4&lt;/number&gt;&lt;keywords&gt;&lt;keyword&gt;Carcinoma, Hepatocellular/*metabolism/pathology&lt;/keyword&gt;&lt;keyword&gt;Chemokine CXCL12/*metabolism&lt;/keyword&gt;&lt;keyword&gt;Endothelial Cells/metabolism&lt;/keyword&gt;&lt;keyword&gt;Humans&lt;/keyword&gt;&lt;keyword&gt;Immunohistochemistry&lt;/keyword&gt;&lt;keyword&gt;Liver Neoplasms/*metabolism/pathology&lt;/keyword&gt;&lt;keyword&gt;Neovascularization, Pathologic&lt;/keyword&gt;&lt;keyword&gt;Receptors, CXCR4/*metabolism&lt;/keyword&gt;&lt;keyword&gt;Signal Transduction&lt;/keyword&gt;&lt;/keywords&gt;&lt;dates&gt;&lt;year&gt;2007&lt;/year&gt;&lt;pub-dates&gt;&lt;date&gt;Dec&lt;/date&gt;&lt;/pub-dates&gt;&lt;/dates&gt;&lt;isbn&gt;0392-9078 (Print)&amp;#xD;0392-9078 (Linking)&lt;/isbn&gt;&lt;accession-num&gt;18365549&lt;/accession-num&gt;&lt;urls&gt;&lt;related-urls&gt;&lt;url&gt;http://www.ncbi.nlm.nih.gov/pubmed/18365549&lt;/url&gt;&lt;/related-urls&gt;&lt;/urls&gt;&lt;/record&gt;&lt;/Cite&gt;&lt;/EndNote&gt;</w:instrText>
      </w:r>
      <w:r w:rsidR="0072516F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iCs/>
          <w:noProof/>
          <w:color w:val="000000" w:themeColor="text1"/>
          <w:sz w:val="24"/>
          <w:szCs w:val="24"/>
          <w:vertAlign w:val="superscript"/>
        </w:rPr>
        <w:t>[78]</w:t>
      </w:r>
      <w:r w:rsidR="0072516F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fldChar w:fldCharType="end"/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74BD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has been </w:t>
      </w:r>
      <w:r w:rsidR="00AD4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monstrated in different studies that CXCR4 and CXCL12 may play a significant part in the HCC </w:t>
      </w:r>
      <w:r w:rsidR="00333D80" w:rsidRPr="001D5289">
        <w:rPr>
          <w:rFonts w:ascii="Book Antiqua" w:hAnsi="Book Antiqua" w:cs="Times New Roman"/>
          <w:color w:val="000000" w:themeColor="text1"/>
          <w:sz w:val="24"/>
          <w:szCs w:val="24"/>
        </w:rPr>
        <w:t>metastasis</w:t>
      </w:r>
      <w:r w:rsidR="00AD4A3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nvasiveness</w:t>
      </w:r>
      <w:r w:rsidR="00DD6A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4970A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proofErr w:type="gram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proofErr w:type="gramEnd"/>
      <w:r w:rsidR="0072516F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fldChar w:fldCharType="begin">
          <w:fldData xml:space="preserve">PEVuZE5vdGU+PENpdGU+PEF1dGhvcj5TdXR0b248L0F1dGhvcj48WWVhcj4yMDA3PC9ZZWFyPjxS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=
</w:fldData>
        </w:fldChar>
      </w:r>
      <w:r w:rsidR="009D707E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fldChar w:fldCharType="begin">
          <w:fldData xml:space="preserve">PEVuZE5vdGU+PENpdGU+PEF1dGhvcj5TdXR0b248L0F1dGhvcj48WWVhcj4yMDA3PC9ZZWFyPjxS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=
</w:fldData>
        </w:fldChar>
      </w:r>
      <w:r w:rsidR="009D707E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fldChar w:fldCharType="separate"/>
      </w:r>
      <w:r w:rsidR="008A5D8D" w:rsidRPr="001D5289">
        <w:rPr>
          <w:rFonts w:ascii="Book Antiqua" w:hAnsi="Book Antiqua" w:cs="Times New Roman"/>
          <w:iCs/>
          <w:noProof/>
          <w:color w:val="000000" w:themeColor="text1"/>
          <w:sz w:val="24"/>
          <w:szCs w:val="24"/>
          <w:vertAlign w:val="superscript"/>
        </w:rPr>
        <w:t>[79,</w:t>
      </w:r>
      <w:r w:rsidR="009D707E" w:rsidRPr="001D5289">
        <w:rPr>
          <w:rFonts w:ascii="Book Antiqua" w:hAnsi="Book Antiqua" w:cs="Times New Roman"/>
          <w:iCs/>
          <w:noProof/>
          <w:color w:val="000000" w:themeColor="text1"/>
          <w:sz w:val="24"/>
          <w:szCs w:val="24"/>
          <w:vertAlign w:val="superscript"/>
        </w:rPr>
        <w:t>80]</w:t>
      </w:r>
      <w:r w:rsidR="0072516F" w:rsidRPr="001D5289">
        <w:rPr>
          <w:rFonts w:ascii="Book Antiqua" w:hAnsi="Book Antiqua" w:cs="Times New Roman"/>
          <w:iCs/>
          <w:color w:val="000000" w:themeColor="text1"/>
          <w:sz w:val="24"/>
          <w:szCs w:val="24"/>
        </w:rPr>
        <w:fldChar w:fldCharType="end"/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22166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7289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significant correlation was observed between CXCR4 expression and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D7289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ression, metastasis and decreased survival </w:t>
      </w:r>
      <w:proofErr w:type="gramStart"/>
      <w:r w:rsidR="00D72892" w:rsidRPr="001D5289">
        <w:rPr>
          <w:rFonts w:ascii="Book Antiqua" w:hAnsi="Book Antiqua" w:cs="Times New Roman"/>
          <w:color w:val="000000" w:themeColor="text1"/>
          <w:sz w:val="24"/>
          <w:szCs w:val="24"/>
        </w:rPr>
        <w:t>rate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A4PC9ZZWFyPjxSZWNO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A4PC9ZZWFyPjxSZWNO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0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7289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FB5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However, no effect of</w:t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D6A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ss of function mutation </w:t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A2103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ppressor gene, </w:t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53 </w:t>
      </w:r>
      <w:r w:rsidR="00DD6A7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 on </w:t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CXCR4 expression</w:t>
      </w:r>
      <w:r w:rsidR="004970A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HCC,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970A6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dicated yet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other unidentified </w:t>
      </w:r>
      <w:proofErr w:type="gramStart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mechanism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2hpbWFuc2tpPC9BdXRob3I+PFllYXI+MjAwNjwvWWVh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2hpbWFuc2tpPC9BdXRob3I+PFllYXI+MjAwNjwvWWVh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1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970A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E75DCB" w:rsidRPr="001D5289" w:rsidRDefault="00E04F65" w:rsidP="007C6A21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6A690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biguity however exists on whether CXCR4-CXCL12 actually promotes the tumour growth as a down-modulation of CXCR4-CXCL12 expression in HCC both </w:t>
      </w:r>
      <w:r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>in vitro</w:t>
      </w:r>
      <w:r w:rsidR="006A6906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as well as</w:t>
      </w:r>
      <w:r w:rsidR="006A690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in vivo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as been reported</w:t>
      </w:r>
      <w:r w:rsidR="006A690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where</w:t>
      </w:r>
      <w:r w:rsidR="006A690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CXCL12/CXCR4 also lacked an association with death and HCC recurrence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YWhvbjwvQXV0aG9yPjxZZWFyPjIwMDg8L1llYXI+PFJl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zEzLTk8L3BhZ2VzPjx2b2x1bWU+MTQ8L3ZvbHVtZT48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YWhvbjwvQXV0aG9yPjxZZWFyPjIwMDg8L1llYXI+PFJl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zEzLTk8L3BhZ2VzPjx2b2x1bWU+MTQ8L3ZvbHVtZT48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2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fore, </w:t>
      </w:r>
      <w:r w:rsidR="00703CB0" w:rsidRPr="001D5289">
        <w:rPr>
          <w:rFonts w:ascii="Book Antiqua" w:hAnsi="Book Antiqua" w:cs="Times New Roman"/>
          <w:color w:val="000000" w:themeColor="text1"/>
          <w:sz w:val="24"/>
          <w:szCs w:val="24"/>
        </w:rPr>
        <w:t>although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03CB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appears that </w:t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CXCL12-CXCR4 axis is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03CB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dispensable in HCC,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yet </w:t>
      </w:r>
      <w:r w:rsidR="00703CB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s precise role </w:t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ill </w:t>
      </w:r>
      <w:r w:rsidR="00B650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main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6501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radoxical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is disease</w:t>
      </w:r>
      <w:r w:rsidR="00B65019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ssible involvement of another important axis CCL20-CCR6 axis in HCC</w:t>
      </w:r>
      <w:r w:rsidR="006A690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has been suggested because of significantly</w:t>
      </w:r>
      <w:r w:rsidR="00FB50A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pregulated expression of both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CL20 and its chemokine receptor, CCR6 have been observed in HCC tissues that varied with different rates of tumour </w:t>
      </w:r>
      <w:proofErr w:type="gramStart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progression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dWJpZTwvQXV0aG9yPjxZZWFyPjIwMDY8L1llYXI+PFJl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dWJpZTwvQXV0aG9yPjxZZWFyPjIwMDY8L1llYXI+PFJl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3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 role of</w:t>
      </w:r>
      <w:r w:rsidR="000B5F5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0B5F53" w:rsidRPr="001D5289">
        <w:rPr>
          <w:rFonts w:ascii="Book Antiqua" w:hAnsi="Book Antiqua" w:cs="Times New Roman"/>
          <w:color w:val="000000" w:themeColor="text1"/>
          <w:sz w:val="24"/>
          <w:szCs w:val="24"/>
        </w:rPr>
        <w:t>Fractalkine</w:t>
      </w:r>
      <w:proofErr w:type="spellEnd"/>
      <w:r w:rsidR="000B5F5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CX3CL1) and its receptor CX3CR1 in HCC although indicated role in regulation of immune responses, yet the relationship of fractalkine-CX3CR1 axis with HCC is not clear so far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. According to recent studies, the fractalkine-CX3CR1 axis is critical in the diagnosis of HCC, as it can regulate both the immune res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nse and the cell cycle of </w:t>
      </w:r>
      <w:proofErr w:type="gramStart"/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RzdWJhcmE8L0F1dGhvcj48WWVhcj4yMDA3PC9ZZWFy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RzdWJhcmE8L0F1dGhvcj48WWVhcj4yMDA3PC9ZZWFy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4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503DC5" w:rsidRPr="001D5289" w:rsidRDefault="00944FF0" w:rsidP="007C6A21">
      <w:pPr>
        <w:autoSpaceDE w:val="0"/>
        <w:autoSpaceDN w:val="0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more, the expression levels of some chemokine receptors like CCR5, CCR6, and CXCR3 on the surface of peripheral lymphocytes of HCC patients was reduced, while the expression of these receptors on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infiltrating cells was higher </w:t>
      </w:r>
      <w:r w:rsidR="00E04F65" w:rsidRPr="001D5289">
        <w:rPr>
          <w:rFonts w:ascii="Book Antiqua" w:hAnsi="Book Antiqua" w:cs="Times New Roman"/>
          <w:color w:val="000000" w:themeColor="text1"/>
          <w:sz w:val="24"/>
          <w:szCs w:val="24"/>
        </w:rPr>
        <w:t>suggesting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role of these chemokine receptors </w:t>
      </w:r>
      <w:r w:rsidR="0013402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AC1B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controlling</w:t>
      </w:r>
      <w:r w:rsidR="00FF59B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trafficking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3402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ffector T cells to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gions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B374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response to the corresponding </w:t>
      </w:r>
      <w:proofErr w:type="gramStart"/>
      <w:r w:rsidR="002B374D" w:rsidRPr="001D5289">
        <w:rPr>
          <w:rFonts w:ascii="Book Antiqua" w:hAnsi="Book Antiqua" w:cs="Times New Roman"/>
          <w:color w:val="000000" w:themeColor="text1"/>
          <w:sz w:val="24"/>
          <w:szCs w:val="24"/>
        </w:rPr>
        <w:t>chemokines</w:t>
      </w:r>
      <w:proofErr w:type="gramEnd"/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A0PC9ZZWFyPjxSZWNO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A0PC9ZZWFyPjxSZWNO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</w:fldData>
        </w:fldCha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5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75DCB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 In addition to this, the expression levels of CXCR3 </w:t>
      </w:r>
      <w:r w:rsidR="00E04F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been reported to be </w:t>
      </w:r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rticularly higher on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iltrating cells as compared to non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iltrating cells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plying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lymphocytes </w:t>
      </w:r>
      <w:r w:rsidR="00E04F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ferentially migrate </w:t>
      </w:r>
      <w:r w:rsidR="00AC1B3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the </w:t>
      </w:r>
      <w:proofErr w:type="spellStart"/>
      <w:r w:rsidR="00AC1B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 rather t</w:t>
      </w:r>
      <w:r w:rsidR="00AC1B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han the surrounding non-</w:t>
      </w:r>
      <w:proofErr w:type="spellStart"/>
      <w:r w:rsidR="00AC1B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gions.</w:t>
      </w:r>
      <w:r w:rsidR="003F09A9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2103F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is increased</w:t>
      </w:r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ion was negatively correlated with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4F188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rden and the stage of cancer.</w:t>
      </w:r>
      <w:r w:rsidR="009E588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04F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04F65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literature citing the</w:t>
      </w:r>
      <w:r w:rsidR="009E588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ole of various immune components</w:t>
      </w:r>
      <w:r w:rsidR="0016437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HCC</w:t>
      </w:r>
      <w:r w:rsidR="009E5882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summarized in Table 1.</w:t>
      </w:r>
    </w:p>
    <w:p w:rsidR="008A5D8D" w:rsidRPr="001D5289" w:rsidRDefault="008A5D8D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:rsidR="00344925" w:rsidRPr="001D5289" w:rsidRDefault="00344925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Gaps in existing Knowledge</w:t>
      </w:r>
    </w:p>
    <w:p w:rsidR="00290B22" w:rsidRPr="001D5289" w:rsidRDefault="00E3089A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sights into the immune </w:t>
      </w:r>
      <w:r w:rsidR="008D0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ignalling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s are being provided by recent studies analy</w:t>
      </w:r>
      <w:r w:rsidR="00BB3AD4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g the role of immune effector cells. Still, complete </w:t>
      </w:r>
      <w:r w:rsidR="008D0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nderstanding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of many immune components such as NKT cells, gamma delta T cells and the role of man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>y cytokines</w:t>
      </w:r>
      <w:r w:rsidR="008D0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hemokines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not achieved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o far.</w:t>
      </w:r>
      <w:r w:rsidR="00C349D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is generally believed that T lymphocytes play a protective role 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hibiting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wth </w:t>
      </w:r>
      <w:r w:rsidR="00835E2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development </w:t>
      </w:r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>while TAM</w:t>
      </w:r>
      <w:r w:rsidR="00863FF8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MDSC, </w:t>
      </w:r>
      <w:proofErr w:type="spellStart"/>
      <w:r w:rsidR="00835E2E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835E2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d Th17 cells and their associated cytokines IL-6, TNF</w:t>
      </w:r>
      <w:r w:rsidR="001340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-α</w:t>
      </w:r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L-1β, IL-23 and TGF-β may play important roles in promoting the growth and survival of cancer. </w:t>
      </w:r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863FF8" w:rsidRPr="001D5289">
        <w:rPr>
          <w:rFonts w:ascii="Book Antiqua" w:hAnsi="Book Antiqua" w:cs="Times New Roman"/>
          <w:color w:val="000000" w:themeColor="text1"/>
          <w:sz w:val="24"/>
          <w:szCs w:val="24"/>
        </w:rPr>
        <w:t>defining</w:t>
      </w:r>
      <w:r w:rsidR="008D0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ir roles as pro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anti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eds caution. </w:t>
      </w:r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>It is a</w:t>
      </w:r>
      <w:r w:rsidR="00863FF8" w:rsidRPr="001D5289">
        <w:rPr>
          <w:rFonts w:ascii="Book Antiqua" w:hAnsi="Book Antiqua" w:cs="Times New Roman"/>
          <w:color w:val="000000" w:themeColor="text1"/>
          <w:sz w:val="24"/>
          <w:szCs w:val="24"/>
        </w:rPr>
        <w:t>lso unclear how TAMs</w:t>
      </w:r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GF-β regulate the generation and function of </w:t>
      </w:r>
      <w:proofErr w:type="spellStart"/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developing and established solid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D47A9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croenvironment.</w:t>
      </w:r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further importance is understa</w:t>
      </w:r>
      <w:r w:rsidR="00AC1B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nding whether TGF-β production,</w:t>
      </w:r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ferentially induces </w:t>
      </w:r>
      <w:proofErr w:type="spellStart"/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or instead promotes the development of Th17 cells within the microenvironment of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Further research into better understanding of </w:t>
      </w:r>
      <w:r w:rsidR="0031582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lance between all immune components at all stages of carcinogenesis is essential for the development of effective cancer therapies that </w:t>
      </w:r>
      <w:r w:rsidR="0031582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ould </w:t>
      </w:r>
      <w:r w:rsidR="00DF6CDA" w:rsidRPr="001D5289">
        <w:rPr>
          <w:rFonts w:ascii="Book Antiqua" w:hAnsi="Book Antiqua" w:cs="Times New Roman"/>
          <w:color w:val="000000" w:themeColor="text1"/>
          <w:sz w:val="24"/>
          <w:szCs w:val="24"/>
        </w:rPr>
        <w:t>target or utilize immunological mechanisms.</w:t>
      </w:r>
    </w:p>
    <w:p w:rsidR="00E3089A" w:rsidRPr="001D5289" w:rsidRDefault="00636A03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ab/>
      </w:r>
      <w:r w:rsidR="00E3089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ent observation in many solid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E3089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E3089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ggest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3089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use of checkpoint inhibitors (that decide a balance between co</w:t>
      </w:r>
      <w:r w:rsidR="004015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E3089A" w:rsidRPr="001D5289">
        <w:rPr>
          <w:rFonts w:ascii="Book Antiqua" w:hAnsi="Book Antiqua" w:cs="Times New Roman"/>
          <w:color w:val="000000" w:themeColor="text1"/>
          <w:sz w:val="24"/>
          <w:szCs w:val="24"/>
        </w:rPr>
        <w:t>stimulatory and inhibitory signals) in inducing strong anti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E3089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ponse </w:t>
      </w:r>
      <w:r w:rsidR="008D09A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E3089A" w:rsidRPr="001D5289">
        <w:rPr>
          <w:rFonts w:ascii="Book Antiqua" w:hAnsi="Book Antiqua" w:cs="Times New Roman"/>
          <w:color w:val="000000" w:themeColor="text1"/>
          <w:sz w:val="24"/>
          <w:szCs w:val="24"/>
        </w:rPr>
        <w:t>need</w:t>
      </w:r>
      <w:r w:rsidR="008D09A6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3089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be evaluated in HCC also. </w:t>
      </w:r>
      <w:r w:rsidR="00BC7A5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hoice of a therapeutic agent to target various checkpoints along with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BC7A5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accines represent</w:t>
      </w:r>
      <w:r w:rsidR="00315820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C7A5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vel strategies to induce immune resistance. These combinatorial approaches will induc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BC7A57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gression in patients that would not have responded to either </w:t>
      </w:r>
      <w:r w:rsidR="0031582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 </w:t>
      </w:r>
      <w:r w:rsidR="00BC7A57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atment alone.</w:t>
      </w:r>
      <w:r w:rsidR="008D09A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rategies to deliver genetically modified T cells into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8D09A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croenvironment such as into a hepatic artery are u</w:t>
      </w:r>
      <w:r w:rsidR="004015C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derway and being evaluated in </w:t>
      </w:r>
      <w:r w:rsidR="008D09A6" w:rsidRPr="001D5289">
        <w:rPr>
          <w:rFonts w:ascii="Book Antiqua" w:hAnsi="Book Antiqua" w:cs="Times New Roman"/>
          <w:color w:val="000000" w:themeColor="text1"/>
          <w:sz w:val="24"/>
          <w:szCs w:val="24"/>
        </w:rPr>
        <w:t>clinical trials that have already proven successful in</w:t>
      </w:r>
      <w:r w:rsidR="008A5D8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treatment of other cancer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Essand&lt;/Author&gt;&lt;Year&gt;2013&lt;/Year&gt;&lt;RecNum&gt;225&lt;/RecNum&gt;&lt;record&gt;&lt;rec-number&gt;225&lt;/rec-number&gt;&lt;foreign-keys&gt;&lt;key app="EN" db-id="eewpvrzvv90p50es92rxffvddevrzw0ftvr5"&gt;225&lt;/key&gt;&lt;/foreign-keys&gt;&lt;ref-type name="Journal Article"&gt;17&lt;/ref-type&gt;&lt;contributors&gt;&lt;authors&gt;&lt;author&gt;Essand, M.&lt;/author&gt;&lt;author&gt;Loskog, A. S.&lt;/author&gt;&lt;/authors&gt;&lt;/contributors&gt;&lt;auth-address&gt;Department of Immunology, Genetics and Pathology, Uppsala University, Uppsala, Sweden. magnus.essand@igp.uu.se&lt;/auth-address&gt;&lt;titles&gt;&lt;title&gt;Genetically engineered T cells for the treatment of cancer&lt;/title&gt;&lt;secondary-title&gt;J Intern Med&lt;/secondary-title&gt;&lt;/titles&gt;&lt;pages&gt;166-81&lt;/pages&gt;&lt;volume&gt;273&lt;/volume&gt;&lt;number&gt;2&lt;/number&gt;&lt;edition&gt;2012/12/04&lt;/edition&gt;&lt;keywords&gt;&lt;keyword&gt;Antigens, Neoplasm/immunology&lt;/keyword&gt;&lt;keyword&gt;Clinical Trials as Topic&lt;/keyword&gt;&lt;keyword&gt;*Genetic Engineering&lt;/keyword&gt;&lt;keyword&gt;Humans&lt;/keyword&gt;&lt;keyword&gt;*Immunotherapy&lt;/keyword&gt;&lt;keyword&gt;Neoplasms/immunology/*therapy&lt;/keyword&gt;&lt;keyword&gt;T-Lymphocytes/*physiology&lt;/keyword&gt;&lt;/keywords&gt;&lt;dates&gt;&lt;year&gt;2013&lt;/year&gt;&lt;pub-dates&gt;&lt;date&gt;Feb&lt;/date&gt;&lt;/pub-dates&gt;&lt;/dates&gt;&lt;isbn&gt;1365-2796 (Electronic)&amp;#xD;0954-6820 (Linking)&lt;/isbn&gt;&lt;accession-num&gt;23198862&lt;/accession-num&gt;&lt;urls&gt;&lt;related-urls&gt;&lt;url&gt;http://www.ncbi.nlm.nih.gov/entrez/query.fcgi?cmd=Retrieve&amp;amp;db=PubMed&amp;amp;dopt=Citation&amp;amp;list_uids=23198862&lt;/url&gt;&lt;/related-urls&gt;&lt;/urls&gt;&lt;custom2&gt;3607417&lt;/custom2&gt;&lt;electronic-resource-num&gt;10.1111/joim.12020&lt;/electronic-resource-num&gt;&lt;language&gt;eng&lt;/language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8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8494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Novel epitopes specific for specific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68494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ociated antigens should be designed using high throughput ''omics'' technologies </w:t>
      </w:r>
      <w:r w:rsidR="00684948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that would aim to induce </w:t>
      </w:r>
      <w:r w:rsidR="008D0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ti-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8D0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84948" w:rsidRPr="001D5289">
        <w:rPr>
          <w:rFonts w:ascii="Book Antiqua" w:hAnsi="Book Antiqua" w:cs="Times New Roman"/>
          <w:color w:val="000000" w:themeColor="text1"/>
          <w:sz w:val="24"/>
          <w:szCs w:val="24"/>
        </w:rPr>
        <w:t>CD4</w:t>
      </w:r>
      <w:r w:rsidR="004015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+</w:t>
      </w:r>
      <w:r w:rsidR="0068494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D8</w:t>
      </w:r>
      <w:r w:rsidR="004015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+</w:t>
      </w:r>
      <w:r w:rsidR="0068494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 cell responses. In this context, high resolution mass spectrometry ha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8494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en used for directly sequencing peptides presented by HLA molecules from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68494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 so as to identify naturall</w:t>
      </w:r>
      <w:r w:rsidR="00C91F6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y processed class I and II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C91F6F" w:rsidRPr="001D5289">
        <w:rPr>
          <w:rFonts w:ascii="Book Antiqua" w:hAnsi="Book Antiqua" w:cs="Times New Roman"/>
          <w:color w:val="000000" w:themeColor="text1"/>
          <w:sz w:val="24"/>
          <w:szCs w:val="24"/>
        </w:rPr>
        <w:t>-associated peptides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707E" w:rsidRPr="001D528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ingh-Jasuja&lt;/Author&gt;&lt;Year&gt;2004&lt;/Year&gt;&lt;RecNum&gt;226&lt;/RecNum&gt;&lt;record&gt;&lt;rec-number&gt;226&lt;/rec-number&gt;&lt;foreign-keys&gt;&lt;key app="EN" db-id="eewpvrzvv90p50es92rxffvddevrzw0ftvr5"&gt;226&lt;/key&gt;&lt;/foreign-keys&gt;&lt;ref-type name="Journal Article"&gt;17&lt;/ref-type&gt;&lt;contributors&gt;&lt;authors&gt;&lt;author&gt;Singh-Jasuja, H.&lt;/author&gt;&lt;author&gt;Emmerich, N. P.&lt;/author&gt;&lt;author&gt;Rammensee, H. G.&lt;/author&gt;&lt;/authors&gt;&lt;/contributors&gt;&lt;auth-address&gt;Department of Immunology, Institute for Cell Biology, University of Tubingen, Auf der Morgenstelle 15, 72076, Tubingen, Germany.&lt;/auth-address&gt;&lt;titles&gt;&lt;title&gt;The Tubingen approach: identification, selection, and validation of tumor-associated HLA peptides for cancer therapy&lt;/title&gt;&lt;secondary-title&gt;Cancer Immunol Immunother&lt;/secondary-title&gt;&lt;/titles&gt;&lt;pages&gt;187-95&lt;/pages&gt;&lt;volume&gt;53&lt;/volume&gt;&lt;number&gt;3&lt;/number&gt;&lt;edition&gt;2004/02/06&lt;/edition&gt;&lt;keywords&gt;&lt;keyword&gt;Antigens, Neoplasm/*immunology&lt;/keyword&gt;&lt;keyword&gt;Epitopes, T-Lymphocyte&lt;/keyword&gt;&lt;keyword&gt;Genomics&lt;/keyword&gt;&lt;keyword&gt;Histocompatibility Antigens Class I/*immunology&lt;/keyword&gt;&lt;keyword&gt;Humans&lt;/keyword&gt;&lt;keyword&gt;Immunotherapy&lt;/keyword&gt;&lt;keyword&gt;Neoplasms/immunology/*therapy&lt;/keyword&gt;&lt;keyword&gt;T-Lymphocytes/immunology&lt;/keyword&gt;&lt;keyword&gt;T-Lymphocytes, Cytotoxic/immunology&lt;/keyword&gt;&lt;/keywords&gt;&lt;dates&gt;&lt;year&gt;2004&lt;/year&gt;&lt;pub-dates&gt;&lt;date&gt;Mar&lt;/date&gt;&lt;/pub-dates&gt;&lt;/dates&gt;&lt;isbn&gt;0340-7004 (Print)&amp;#xD;0340-7004 (Linking)&lt;/isbn&gt;&lt;accession-num&gt;14758508&lt;/accession-num&gt;&lt;urls&gt;&lt;related-urls&gt;&lt;url&gt;http://www.ncbi.nlm.nih.gov/entrez/query.fcgi?cmd=Retrieve&amp;amp;db=PubMed&amp;amp;dopt=Citation&amp;amp;list_uids=14758508&lt;/url&gt;&lt;/related-urls&gt;&lt;/urls&gt;&lt;electronic-resource-num&gt;10.1007/s00262-003-0480-x&lt;/electronic-resource-num&gt;&lt;language&gt;eng&lt;/language&gt;&lt;/record&gt;&lt;/Cite&gt;&lt;/EndNote&gt;</w:instrTex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D707E" w:rsidRPr="001D528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9]</w:t>
      </w:r>
      <w:r w:rsidR="0072516F" w:rsidRPr="001D528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91F6F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315820" w:rsidRPr="001D5289">
        <w:rPr>
          <w:rFonts w:ascii="Book Antiqua" w:hAnsi="Book Antiqua" w:cs="Times New Roman"/>
          <w:color w:val="000000" w:themeColor="text1"/>
          <w:sz w:val="24"/>
          <w:szCs w:val="24"/>
        </w:rPr>
        <w:t>Combining</w:t>
      </w:r>
      <w:r w:rsidR="000F7F8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key components of 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0F7F8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croenvironment as compared to chemotherapy alone would improve the clinical outcome.</w:t>
      </w:r>
      <w:r w:rsidR="000F7F8B" w:rsidRPr="001D5289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52A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inally, therapeutic agents that are capable of reversing the immunosuppressive nature of HCC </w:t>
      </w:r>
      <w:proofErr w:type="spellStart"/>
      <w:proofErr w:type="gram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r w:rsidR="00152A65" w:rsidRPr="001D528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152A65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proofErr w:type="gramEnd"/>
      <w:r w:rsidR="00152A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dministered alone or in combination with other modalities, will be critical </w:t>
      </w:r>
      <w:r w:rsidR="0031582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152A6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ptimizing </w:t>
      </w:r>
      <w:r w:rsidR="0031582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152A65" w:rsidRPr="001D5289">
        <w:rPr>
          <w:rFonts w:ascii="Book Antiqua" w:hAnsi="Book Antiqua" w:cs="Times New Roman"/>
          <w:color w:val="000000" w:themeColor="text1"/>
          <w:sz w:val="24"/>
          <w:szCs w:val="24"/>
        </w:rPr>
        <w:t>clinical outcomes for HCC patients.</w:t>
      </w:r>
    </w:p>
    <w:p w:rsidR="00AC1B35" w:rsidRPr="001D5289" w:rsidRDefault="00AC1B35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5A31C1" w:rsidRPr="001D5289" w:rsidRDefault="005A31C1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Conclu</w:t>
      </w:r>
      <w:r w:rsidR="00216D1B" w:rsidRPr="001D5289">
        <w:rPr>
          <w:rFonts w:ascii="Book Antiqua" w:hAnsi="Book Antiqua" w:cs="Times New Roman" w:hint="eastAsia"/>
          <w:b/>
          <w:caps/>
          <w:color w:val="000000" w:themeColor="text1"/>
          <w:sz w:val="24"/>
          <w:szCs w:val="24"/>
          <w:lang w:eastAsia="zh-CN"/>
        </w:rPr>
        <w:t>SION</w:t>
      </w:r>
    </w:p>
    <w:p w:rsidR="00022E1E" w:rsidRPr="001D5289" w:rsidRDefault="004879A4" w:rsidP="007C6A21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nce HCC accounts for 90% of all liver cancers and is usually multifocal at the time of </w:t>
      </w:r>
      <w:r w:rsidR="004015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diagnosis, it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B2978" w:rsidRPr="001D5289">
        <w:rPr>
          <w:rFonts w:ascii="Book Antiqua" w:hAnsi="Book Antiqua" w:cs="Times New Roman"/>
          <w:color w:val="000000" w:themeColor="text1"/>
          <w:sz w:val="24"/>
          <w:szCs w:val="24"/>
        </w:rPr>
        <w:t>make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eatment difficult and </w:t>
      </w:r>
      <w:r w:rsidR="006760B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affronted with</w:t>
      </w:r>
      <w:r w:rsidR="0083218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higher recurrence rate in these patients. The incidence is accelerating at a regular rate and will likely </w:t>
      </w:r>
      <w:r w:rsidR="00DB297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crease</w:t>
      </w:r>
      <w:r w:rsidR="0083218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time to come. Hence</w:t>
      </w:r>
      <w:r w:rsidR="00421BDE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B297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8D0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is context</w:t>
      </w:r>
      <w:r w:rsidR="0083218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re is </w:t>
      </w:r>
      <w:r w:rsidR="00DB2978" w:rsidRPr="001D5289">
        <w:rPr>
          <w:rFonts w:ascii="Book Antiqua" w:hAnsi="Book Antiqua" w:cs="Times New Roman"/>
          <w:color w:val="000000" w:themeColor="text1"/>
          <w:sz w:val="24"/>
          <w:szCs w:val="24"/>
        </w:rPr>
        <w:t>an imperative demand</w:t>
      </w:r>
      <w:r w:rsidR="0083218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newer and better therapeutic strategies to combat this predicament. </w:t>
      </w:r>
      <w:r w:rsidR="00DB297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needs a fuller discernment of the function of various </w:t>
      </w:r>
      <w:r w:rsidR="006760B5" w:rsidRPr="001D5289">
        <w:rPr>
          <w:rFonts w:ascii="Book Antiqua" w:hAnsi="Book Antiqua" w:cs="Times New Roman"/>
          <w:color w:val="000000" w:themeColor="text1"/>
          <w:sz w:val="24"/>
          <w:szCs w:val="24"/>
        </w:rPr>
        <w:t>components</w:t>
      </w:r>
      <w:r w:rsidR="00DB297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our immune system and how they interplay in shaping up the immune </w:t>
      </w:r>
      <w:r w:rsidR="008D0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ponses </w:t>
      </w:r>
      <w:r w:rsidR="00DB2978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gainst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DB2978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57223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02DE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e suppression is predominantly mediated by the cytokine secreted in the local </w:t>
      </w:r>
      <w:r w:rsidR="00C02DEC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>milieu</w:t>
      </w:r>
      <w:r w:rsidR="00C02DE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</w:t>
      </w:r>
      <w:proofErr w:type="spellStart"/>
      <w:r w:rsidR="00C02DEC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="00C02DE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down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C02DEC" w:rsidRPr="001D5289">
        <w:rPr>
          <w:rFonts w:ascii="Book Antiqua" w:hAnsi="Book Antiqua" w:cs="Times New Roman"/>
          <w:color w:val="000000" w:themeColor="text1"/>
          <w:sz w:val="24"/>
          <w:szCs w:val="24"/>
        </w:rPr>
        <w:t>regulate the effector and cytotoxic activities of CD8</w:t>
      </w:r>
      <w:r w:rsidR="004015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+</w:t>
      </w:r>
      <w:r w:rsidR="00C02DE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 cells and NK cells. The antigen </w:t>
      </w:r>
      <w:r w:rsidR="00AC1B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presenting</w:t>
      </w:r>
      <w:r w:rsidR="00C02DEC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nctions of DCs are also affected due to the expression of several inhibitory receptors on them that further suppress the helper T cell functions.</w:t>
      </w:r>
      <w:r w:rsidR="00843AF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TAMs and MDSCs contribute to the ongoing inflammation and participate in the activation of a Th2 immune response favouring </w:t>
      </w:r>
      <w:proofErr w:type="spellStart"/>
      <w:r w:rsidR="00843AF6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</w:t>
      </w:r>
      <w:proofErr w:type="spellEnd"/>
      <w:r w:rsidR="00843AF6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ruitment and development, thus promoting angiogenesis.</w:t>
      </w:r>
      <w:r w:rsidR="00B153AB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40E56" w:rsidRPr="001D5289">
        <w:rPr>
          <w:rFonts w:ascii="Book Antiqua" w:hAnsi="Book Antiqua" w:cs="Times New Roman"/>
          <w:color w:val="000000" w:themeColor="text1"/>
          <w:sz w:val="24"/>
          <w:szCs w:val="24"/>
        </w:rPr>
        <w:t>These cell types can also help in the differentiation of Th17 cells</w:t>
      </w:r>
      <w:r w:rsidR="00753A5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also infiltrate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753A5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cro-environment and correlate with poor survival in HCC </w:t>
      </w:r>
      <w:proofErr w:type="gramStart"/>
      <w:r w:rsidR="00AC1B35" w:rsidRPr="001D5289">
        <w:rPr>
          <w:rFonts w:ascii="Book Antiqua" w:hAnsi="Book Antiqua" w:cs="Times New Roman"/>
          <w:color w:val="000000" w:themeColor="text1"/>
          <w:sz w:val="24"/>
          <w:szCs w:val="24"/>
        </w:rPr>
        <w:t>patients,</w:t>
      </w:r>
      <w:proofErr w:type="gramEnd"/>
      <w:r w:rsidR="00753A5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owever, their roles still remain incompletely defined. Similarly, NKT cells despite being predominant population in the liver, their role in </w:t>
      </w:r>
      <w:proofErr w:type="spellStart"/>
      <w:r w:rsidR="00753A5D" w:rsidRPr="001D5289">
        <w:rPr>
          <w:rFonts w:ascii="Book Antiqua" w:hAnsi="Book Antiqua" w:cs="Times New Roman"/>
          <w:color w:val="000000" w:themeColor="text1"/>
          <w:sz w:val="24"/>
          <w:szCs w:val="24"/>
        </w:rPr>
        <w:t>hepatocarcinogenesis</w:t>
      </w:r>
      <w:proofErr w:type="spellEnd"/>
      <w:r w:rsidR="00753A5D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mains to be completely elucidated.</w:t>
      </w:r>
      <w:r w:rsidR="0034492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06C7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soluble factors including cytokines and chemokines play a crucial role in 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e-</w:t>
      </w:r>
      <w:r w:rsidR="00706C7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veillance and immune-regulation. The cytokine </w:t>
      </w:r>
      <w:r w:rsidR="002B5277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>milieu</w:t>
      </w:r>
      <w:r w:rsidR="00706C7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livers with metastatic </w:t>
      </w:r>
      <w:r w:rsidR="00706C74" w:rsidRPr="001D528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HCC is skewed towards a Th2 profile with a concomitant decrease in the pro-inflammatory cytokines. The role of many cytokines like IL-22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06C7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recently been deciphered in HCC which a</w:t>
      </w:r>
      <w:r w:rsidR="004015CC" w:rsidRPr="001D5289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706C7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s on to the current knowledge about the </w:t>
      </w:r>
      <w:r w:rsidR="00706C74" w:rsidRPr="001D5289">
        <w:rPr>
          <w:rFonts w:ascii="Book Antiqua" w:hAnsi="Book Antiqua" w:cs="Times New Roman"/>
          <w:i/>
          <w:color w:val="000000" w:themeColor="text1"/>
          <w:sz w:val="24"/>
          <w:szCs w:val="24"/>
        </w:rPr>
        <w:t>milieu</w:t>
      </w:r>
      <w:r w:rsidR="00706C74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liver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706C74" w:rsidRPr="001D528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22E1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CC5BA1" w:rsidRPr="001D5289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022E1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mokine ligand-chemokine receptor axis plays role in regulating the </w:t>
      </w:r>
      <w:r w:rsidR="009E331C" w:rsidRPr="001D5289">
        <w:rPr>
          <w:rFonts w:ascii="Book Antiqua" w:hAnsi="Book Antiqua" w:cs="Times New Roman"/>
          <w:color w:val="000000" w:themeColor="text1"/>
          <w:sz w:val="24"/>
          <w:szCs w:val="24"/>
        </w:rPr>
        <w:t>differential</w:t>
      </w:r>
      <w:r w:rsidR="00022E1E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ruitment of </w:t>
      </w:r>
      <w:r w:rsidR="00CC5BA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ffector T cells to the </w:t>
      </w:r>
      <w:proofErr w:type="spellStart"/>
      <w:r w:rsidR="00710172" w:rsidRPr="001D5289">
        <w:rPr>
          <w:rFonts w:ascii="Book Antiqua" w:hAnsi="Book Antiqua" w:cs="Times New Roman"/>
          <w:color w:val="000000" w:themeColor="text1"/>
          <w:sz w:val="24"/>
          <w:szCs w:val="24"/>
        </w:rPr>
        <w:t>tumor</w:t>
      </w:r>
      <w:proofErr w:type="spellEnd"/>
      <w:r w:rsidR="00CC5BA1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interconnections between different axes and not just a single axis is desired to be surmised.</w:t>
      </w:r>
      <w:r w:rsidR="007144AA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72195" w:rsidRPr="001D5289">
        <w:rPr>
          <w:rFonts w:ascii="Book Antiqua" w:hAnsi="Book Antiqua" w:cs="Times New Roman"/>
          <w:color w:val="000000" w:themeColor="text1"/>
          <w:sz w:val="24"/>
          <w:szCs w:val="24"/>
        </w:rPr>
        <w:t>Future studies are warranted to</w:t>
      </w:r>
      <w:r w:rsidR="0031582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72195" w:rsidRPr="001D5289">
        <w:rPr>
          <w:rFonts w:ascii="Book Antiqua" w:hAnsi="Book Antiqua" w:cs="Times New Roman"/>
          <w:color w:val="000000" w:themeColor="text1"/>
          <w:sz w:val="24"/>
          <w:szCs w:val="24"/>
        </w:rPr>
        <w:t>understand the complex</w:t>
      </w:r>
      <w:r w:rsidR="008D0B2A" w:rsidRPr="001D5289">
        <w:rPr>
          <w:rFonts w:ascii="Book Antiqua" w:hAnsi="Book Antiqua" w:cs="Times New Roman"/>
          <w:color w:val="000000" w:themeColor="text1"/>
          <w:sz w:val="24"/>
          <w:szCs w:val="24"/>
        </w:rPr>
        <w:t>ity of interactions between</w:t>
      </w:r>
      <w:r w:rsidR="0077219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se immune cells to </w:t>
      </w:r>
      <w:r w:rsidR="00CB2DC5" w:rsidRPr="001D5289">
        <w:rPr>
          <w:rFonts w:ascii="Book Antiqua" w:hAnsi="Book Antiqua" w:cs="Times New Roman"/>
          <w:color w:val="000000" w:themeColor="text1"/>
          <w:sz w:val="24"/>
          <w:szCs w:val="24"/>
        </w:rPr>
        <w:t>potentiate the immune system and for design</w:t>
      </w:r>
      <w:r w:rsidR="00315820" w:rsidRPr="001D5289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CB2DC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newer </w:t>
      </w:r>
      <w:r w:rsidR="00166408" w:rsidRPr="001D5289">
        <w:rPr>
          <w:rFonts w:ascii="Book Antiqua" w:hAnsi="Book Antiqua" w:cs="Times New Roman"/>
          <w:color w:val="000000" w:themeColor="text1"/>
          <w:sz w:val="24"/>
          <w:szCs w:val="24"/>
        </w:rPr>
        <w:t>immune-</w:t>
      </w:r>
      <w:r w:rsidR="00CB2DC5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apeutics </w:t>
      </w:r>
      <w:r w:rsidR="00772195" w:rsidRPr="001D5289">
        <w:rPr>
          <w:rFonts w:ascii="Book Antiqua" w:hAnsi="Book Antiqua" w:cs="Times New Roman"/>
          <w:color w:val="000000" w:themeColor="text1"/>
          <w:sz w:val="24"/>
          <w:szCs w:val="24"/>
        </w:rPr>
        <w:t>against HCC.</w:t>
      </w:r>
    </w:p>
    <w:p w:rsidR="000169E4" w:rsidRDefault="000169E4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:rsidR="00166408" w:rsidRPr="001D5289" w:rsidRDefault="00166408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:rsidR="002A7BF7" w:rsidRPr="001D5289" w:rsidRDefault="006830BC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References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Forner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A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Llove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ruix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.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Lancet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2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7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245-1255 [PMID: 22353262 DOI: 10.1016/S0140-6736(11)61347-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Nordenstedt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H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White DL, El-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erag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B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he changing pattern of epidemiology in hepatocellular carcinoma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Dig Liver Di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42 </w:t>
      </w:r>
      <w:proofErr w:type="spellStart"/>
      <w:r w:rsidRPr="001D5289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Suppl</w:t>
      </w:r>
      <w:proofErr w:type="spellEnd"/>
      <w:r w:rsidRPr="001D5289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S206-S214 [PMID: 20547305 DOI: 10.1016/S1590-8658(10)60507-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El-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erag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HB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Marrero JA, Rudolph L, Reddy KR. Diagnosis and treatment of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og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34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752-1763 [PMID: 18471552 DOI: 10.1053/j.gastro.2008.02.09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Aravalli RN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Steer CJ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ressma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EN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olecular mechanisms of hepatocellular carcinoma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o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48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047-2063 [PMID: 19003900 DOI: 10.1002/hep.2258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Anzola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M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. Hepatocellular carcinoma: role of hepatitis B and hepatitis C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viruses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proteins in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epatocarcinogenesi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Viral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1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383-393 [PMID: 15357643 DOI: 10.1111/j.1365-2893.2004.00521.x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Park EJ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Lee JH, Yu GY, He G, Ali SR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olz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G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Osterreich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H, Takahashi H, Karin M. Dietary and genetic obesity promote liver inflammation and tumorigenesis by enhancing IL-6 and TNF expression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ell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40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97-208 [PMID: 20141834 DOI: 10.1016/j.cell.2009.12.052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tarley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BQ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Calcagno CJ, Harrison SA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onalcoholic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atty liver disease and hepatocellular carcinoma: a weighty connection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o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1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820-1832 [PMID: 20432259 DOI: 10.1002/hep.23594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Grivennikov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SI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rete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R, Karin M. Immunity, inflammation, and cancer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ell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40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883-899 [PMID: 20303878 DOI: 10.1016/j.cell.2010.01.02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9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chreiber R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Old LJ, Smyth MJ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ancer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mmunoediting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integrating immunity's roles in cancer suppression and promotion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Science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1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31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565-1570 [PMID: 21436444 DOI: 10.1126/science.1203486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0 </w:t>
      </w:r>
      <w:r w:rsidRPr="001D5289">
        <w:rPr>
          <w:rFonts w:ascii="Book Antiqua" w:hAnsi="Book Antiqua"/>
          <w:b/>
          <w:bCs/>
          <w:color w:val="000000" w:themeColor="text1"/>
          <w:sz w:val="24"/>
          <w:szCs w:val="24"/>
        </w:rPr>
        <w:t>Aravalli RN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.</w:t>
      </w:r>
      <w:proofErr w:type="gramEnd"/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gramStart"/>
      <w:r w:rsidRPr="001D5289">
        <w:rPr>
          <w:rFonts w:ascii="Book Antiqua" w:hAnsi="Book Antiqua"/>
          <w:color w:val="000000" w:themeColor="text1"/>
          <w:sz w:val="24"/>
          <w:szCs w:val="24"/>
        </w:rPr>
        <w:t>Role of innate immunity in the development of hepatocellular carcinoma.</w:t>
      </w:r>
      <w:proofErr w:type="gramEnd"/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1D5289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World J </w:t>
      </w:r>
      <w:proofErr w:type="spellStart"/>
      <w:r w:rsidRPr="001D5289">
        <w:rPr>
          <w:rFonts w:ascii="Book Antiqua" w:hAnsi="Book Antiqua"/>
          <w:i/>
          <w:iCs/>
          <w:color w:val="000000" w:themeColor="text1"/>
          <w:sz w:val="24"/>
          <w:szCs w:val="24"/>
        </w:rPr>
        <w:t>Gastroenterol</w:t>
      </w:r>
      <w:proofErr w:type="spellEnd"/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2013;</w:t>
      </w:r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1D5289">
        <w:rPr>
          <w:rFonts w:ascii="Book Antiqua" w:hAnsi="Book Antiqua"/>
          <w:b/>
          <w:bCs/>
          <w:color w:val="000000" w:themeColor="text1"/>
          <w:sz w:val="24"/>
          <w:szCs w:val="24"/>
        </w:rPr>
        <w:t>19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: 7500-7514 [PMID: 24282342 DOI: 10.3748/wjg.v19.i43.750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>11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Matsui M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Machida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tani-Yohd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Akatsuk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. Downregulation of the proteasome subunits, transporter, and antigen presentation in hepatocellular carcinoma, and their restoration by interferon-gam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2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7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897-907 [PMID: 12164966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2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Ninomiya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T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Akbar SM, Masumoto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oriik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Onj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. Dendritic cells with immature phenotype and defective function in the peripheral blood from patients with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199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1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323-331 [PMID: 10453947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3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Nakamoto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uidott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G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uhle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V, Fowler P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hisar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V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mmune pathogenesis of hepatocellular carcinoma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Exp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Me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199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88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341-350 [PMID: 9670046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4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Kakumu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Ito S, Ishikawa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it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Y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agay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ukuzaw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Y, Yoshioka K. Decreased function of peripheral blood dendritic cells in patients with hepatocellular carcinoma with hepatitis B and C virus infection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5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431-436 [PMID: 10824889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5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Chen 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Akbar S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animot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inomiy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uch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ichitak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oriik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Onj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. Absence of CD83-positive mature and activated dendritic cells at cancer nodules from patients with hepatocellular carcinoma: relevance to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epatocarcinogenesi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ancer Lett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48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49-57 [PMID: 10680592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6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Han 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Chen Z, Yang Y, Jiang Z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u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Y, Liu Y, Lin C, Pan Z, Yu Y, Jiang M, Zhou W, Cao X. Human CD14+ CTLA-4+ regulatory dendritic cells suppress T-cell response by cytotoxic T-lymphocyte antigen-4-dependent IL-10 and indoleamine-2,3-dioxygenase production in hepatocellular carcinoma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o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567-579 [PMID: 23960017 DOI: 10.1002/hep.26694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7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olinas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G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erman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G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antovan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Allaven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P.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-associated macrophages (TAM) as major players of the cancer-related inflammation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Leukoc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Bi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8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065-1073 [PMID: 19741157 DOI: 10.1189/jlb.060938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8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Biswas SK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antovan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. Macrophage plasticity and interaction with lymphocyte subsets: cancer as a paradigm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Nat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1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889-896 [PMID: 20856220 DOI: 10.1038/ni.1937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19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Capece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ischiett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Verzell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D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aggian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icciarell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G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essitor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Zazzeron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Aless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E. The inflammatory microenvironment in hepatocellular 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 xml:space="preserve">carcinoma: a pivotal role for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-associated macrophage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Biomed Res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n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3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01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87204 [PMID: 23533994 DOI: 10.1155/2013/187204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0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Zhu X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Zhang JB, Zhuang PY, Zhu HG, Zhang W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Xiong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YQ, Wu WZ, Wang L, Tang ZY, Sun HC. High expression of macrophage colony-stimulating factor in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peritumora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iver tissue is associated with poor survival after curative resection of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lin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Onc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707-2716 [PMID: 18509183 DOI: 10.1200/JCO.2007.15.6521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1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Budhu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A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orgue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Ye QH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Ji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L, He P, Zanetti K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ammul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US, Chen Y, Qin LX, Tang ZY, Wang XW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Prediction of venous metastases, recurrence, and prognosis in hepatocellular carcinoma based on a unique immune response signature of the liver microenvironment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ancer Cell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6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0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99-111 [PMID: 16904609 DOI: 10.1016/j.ccr.2006.06.016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2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Gabrilovich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DI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Nagaraj S. Myeloid-derived suppressor cells as regulators of the immune system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Nat Rev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62-174 [PMID: 19197294 DOI: 10.1038/nri2506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3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Hoechst B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Ormandy L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allmai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Lehn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rüg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ann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P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rete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F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oran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. A new population of myeloid-derived suppressor cells in hepatocellular carcinoma patients induces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D4(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+)CD25(+)Foxp3(+) T cell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og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35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34-243 [PMID: 18485901 DOI: 10.1053/j.gastro.2008.03.02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1D5289">
        <w:rPr>
          <w:rFonts w:ascii="Book Antiqua" w:hAnsi="Book Antiqua"/>
          <w:color w:val="000000" w:themeColor="text1"/>
          <w:sz w:val="24"/>
          <w:szCs w:val="24"/>
        </w:rPr>
        <w:t>24</w:t>
      </w:r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proofErr w:type="spellStart"/>
      <w:r w:rsidRPr="001D5289">
        <w:rPr>
          <w:rFonts w:ascii="Book Antiqua" w:hAnsi="Book Antiqua"/>
          <w:b/>
          <w:bCs/>
          <w:color w:val="000000" w:themeColor="text1"/>
          <w:sz w:val="24"/>
          <w:szCs w:val="24"/>
        </w:rPr>
        <w:t>Kuang</w:t>
      </w:r>
      <w:proofErr w:type="spellEnd"/>
      <w:r w:rsidRPr="001D5289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DM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, Zhao Q, Wu Y, Peng C, Wang J, Xu Z, Yin XY, Zheng L. </w:t>
      </w:r>
      <w:proofErr w:type="spellStart"/>
      <w:r w:rsidRPr="001D5289">
        <w:rPr>
          <w:rFonts w:ascii="Book Antiqua" w:hAnsi="Book Antiqua"/>
          <w:color w:val="000000" w:themeColor="text1"/>
          <w:sz w:val="24"/>
          <w:szCs w:val="24"/>
        </w:rPr>
        <w:t>Peritumoral</w:t>
      </w:r>
      <w:proofErr w:type="spellEnd"/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 neutrophils link inflammatory response to disease progression by fostering angiogenesis in hepatocellular carcinoma.</w:t>
      </w:r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1D5289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hAnsi="Book Antiqua"/>
          <w:i/>
          <w:iCs/>
          <w:color w:val="000000" w:themeColor="text1"/>
          <w:sz w:val="24"/>
          <w:szCs w:val="24"/>
        </w:rPr>
        <w:t>Hepatol</w:t>
      </w:r>
      <w:proofErr w:type="spellEnd"/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2011;</w:t>
      </w:r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1D5289">
        <w:rPr>
          <w:rFonts w:ascii="Book Antiqua" w:hAnsi="Book Antiqua"/>
          <w:b/>
          <w:bCs/>
          <w:color w:val="000000" w:themeColor="text1"/>
          <w:sz w:val="24"/>
          <w:szCs w:val="24"/>
        </w:rPr>
        <w:t>54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: 948-955 [PMID: 21145847 DOI: 10.1016/j.jhep.2010.08.041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5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ublesk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JJ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Wiltrou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H, Weiss JM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Application of tissue-specific NK and NKT cell activity for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immunotherapy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Autoimmu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75-281 [PMID: 19682859 DOI: 10.1016/j.jaut.2009.07.01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6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Tian Z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Chen Y, Gao B. Natural killer cells in liver disease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o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3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7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654-1662 [PMID: 23111952 DOI: 10.1002/hep.2611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7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Vermijlen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Luo D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roelich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J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edem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P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umm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A, Willems E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rae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Wiss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E. Hepatic natural killer cells exclusively kill splenic/blood natural killer-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 xml:space="preserve">resistant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ells by the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perfori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/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ranzym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pathway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Leukoc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Bi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2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72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668-676 [PMID: 1237793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8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Gao B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Radaev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Park O. Liver natural killer and natural killer T cells: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mmunobiolo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nd emerging roles in liver disease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Leukoc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Bi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8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513-528 [PMID: 19542050 DOI: 10.1189/JLB.030913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29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Ca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L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Zhang Z, Zhou L, Wang H, Fu J, Zhang S, Shi M, Zhang H, Yang Y, Wu H, Tien P, Wang FS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unctional impairment in circulating and intrahepatic NK cells and relative mechanism in hepatocellular carcinoma patients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lin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2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428-437 [PMID: 18824414 DOI: 10.1016/j.clim.2008.08.012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0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Zhang D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Friedman SL. Fibrosis-dependent mechanisms of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epatocarcinogenesi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o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2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769-775 [PMID: 22378017 DOI: 10.1002/hep.2567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1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Muhanna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N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Doro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Wald O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oran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Eid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Papp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O, Friedman SL, Safadi R. Activation of hepatic stellate cells after phagocytosis of lymphocytes: A novel pathway of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ibrogenesi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o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48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963-977 [PMID: 18726940 DOI: 10.1002/hep.22413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2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Coulouarn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C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Factor VM, Conner E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horgeirsso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S. Genomic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odeling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of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onset and progression in a mouse model of aggressive human liver cancer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arcinogenesi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1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2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434-1440 [PMID: 21771728 DOI: 10.1093/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arci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/bgr133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3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Thompson E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Enriquez HL, Fu YX, Engelhard VH.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asses support naive T cell infiltration, activation, and differentiation into effector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Exp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Me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07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791-1804 [PMID: 20660615 DOI: 10.1084/jem.20092454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4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Attallah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AM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abl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A, El-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adan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Ibrahim TA, El-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Dosok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I. Dysregulation of blood lymphocyte subsets and natural killer cells in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chistosoma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iver cirrhosis and hepatocellular carcinoma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lin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Exp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Me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3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81-185 [PMID: 14648234 DOI: 10.1007/s10238-003-0023-y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5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Murakami 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. Soluble interleukin-2 receptor in cancer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Front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Biosc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3085-3090 [PMID: 15353339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6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Cabrera R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Ararat M, Cao M, Xu Y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Wasserfal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, Atkinson MA, Liu C, Nelson DR. Hepatocellular carcinoma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mmunopathogenesi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: clinical evidence for global T cell 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 xml:space="preserve">defects and an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mmunomodulator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ole for soluble CD25 (sCD25)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Dig Dis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Sc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5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484-495 [PMID: 19714465 DOI: 10.1007/s10620-009-0955-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7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Wu K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ryczek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I, Chen L, Zou W, Welling TH.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upff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ell suppression of CD8+ T cells in human hepatocellular carcinoma is mediated by B7-H1/programmed death-1 interaction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ancer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6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8067-8075 [PMID: 19826049 DOI: 10.1158/0008-5472.CAN-09-0901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8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Kuang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DM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Zhao Q, Peng C, Xu J, Zhang JP, Wu C, Zheng L. Activated monocytes in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peritumora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troma of hepatocellular carcinoma foster immune privilege and disease progression through PD-L1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Exp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Me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0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327-1337 [PMID: 19451266 DOI: 10.1084/jem.20082173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39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Ma C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uryan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Avery DT, Chan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ana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antner-Nana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B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Deenick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E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angy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G. Early commitment of naïve human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D4(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+) T cells to the T follicular helper (T(FH)) cell lineage is induced by IL-12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Cell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Bi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87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590-600 [PMID: 19721453 DOI: 10.1038/icb.2009.64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0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Wang X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Wang L, Ji FJ, Zhu JM, Ayana DA, Fang XD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Decreased CD27 on B lymphocytes in patients with primary hepatocellular carcinoma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nt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Med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2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40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307-316 [PMID: 2242937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1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Jia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Zeng Z, Li Y, Li Z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Ji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, Zhang Z, Wang L, Wang FS. Impaired function of CD4+ T follicular helper (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fh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) cells associated with hepatocellular carcinoma progression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PLoS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One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5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0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e0117458 [PMID: 25689070 DOI: 10.1371/journal.pone.0117458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2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Rudensky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A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Regulatory T cells and Foxp3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Rev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1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41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60-268 [PMID: 21488902 DOI: 10.1111/j.1600-065X.2011.01018.x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3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akaguch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Yamaguchi T, Nomura T, Ono M. Regulatory T cells and immune tolerance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ell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3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775-787 [PMID: 18510923 DOI: 10.1016/j.cell.2008.05.009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4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Ormandy LA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illeman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Wedemey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ann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P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rete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F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oran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. Increased populations of regulatory T cells in peripheral blood of patients with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ancer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5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65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457-2464 [PMID: 15781662 DOI: 10.1158/0008-5472.CAN-04-3232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5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Greten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TF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Ormandy L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ikuar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öchs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B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ensche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örning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ann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P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oran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. Low-dose cyclophosphamide treatment impairs regulatory T cells 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>and unmasks AFP-specific CD4+ T-cell responses in patients with advanced HCC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th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11-218 [PMID: 20139774 DOI: 10.1097/CJI.0b013e3181bb499f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6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Thakur 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ingl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Chawla Y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Rajwansh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alr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Arora SK. Expansion of peripheral and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ntratumora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egulatory T-cells in hepatocellular carcinoma: a case-control study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Indian 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Path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Microbi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1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4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448-453 [PMID: 21934201 DOI: 10.4103/0377-4929.85073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7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Kobayashi N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iraok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Yamagam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W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Ojim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, Kanai Y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osug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Nakajima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irohash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. FOXP3+ regulatory T cells affect the development and progression of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epatocarcinogenesi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lin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Cancer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7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902-911 [PMID: 17289884 DOI: 10.1158/1078-0432.CCR-06-2363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8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Fu J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Xu D, Liu Z, Shi M, Zhao P, Fu B, Zhang Z, Yang H, Zhang H, Zhou C, Yao J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Ji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, Wang H, Yang Y, Fu YX, Wang FS. Increased regulatory T cells correlate with CD8 T-cell impairment and poor survival in hepatocellular carcinoma patient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og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7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32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328-2339 [PMID: 17570208 DOI: 10.1053/j.gastro.2007.03.102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49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Ghiringhell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F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énard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, Martin F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Zitvoge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. The role of regulatory T cells in the control of natural killer cells: relevance during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progression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Rev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6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14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29-238 [PMID: 17100888 DOI: 10.1111/j.1600-065X.2006.00445.x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0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Bergmann C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Wild C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arwa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Lotf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, Lang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randau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. Human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-induced and naturally occurring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reg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ells differentially affect NK cells activated by either IL-2 or target cells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Eur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1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41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3564-3573 [PMID: 21905023 DOI: 10.1002/eji.201141532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1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Zhang JP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Yan J, Xu J, Pang XH, Chen MS, Li L, Wu C, Li SP, Zheng L. Increased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ntratumora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IL-17-producing cells correlate with poor survival in hepatocellular carcinoma patient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0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980-989 [PMID: 19329213 DOI: 10.1016/j.jhep.2008.12.033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2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Murugaiyan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G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ah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B.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Pro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vs antitumor functions of IL-17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8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4169-4175 [PMID: 19767566 DOI: 10.4049/jimmunol.0901017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3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Yan J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Liu XL, Xiao G, Li NL, Deng YN, Han LZ, Yin LC, Ling LJ, Liu LX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Prevalence and clinical relevance of T-helper cells, Th17 and Th1, in hepatitis B 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>virus-related hepatocellular carcinoma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PLoS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One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e96080 [PMID: 24867183 DOI: 10.1371/journal.pone.009608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4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Huang 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Wang F, Wang Y, Zhu Z, Gao Y, Ma Z, Xu R, Du Z. Intrahepatic interleukin-17+ T cells and FoxP3+ regulatory T cells cooperate to promote development and affect the prognosis of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851-859 [PMID: 24303990 DOI: 10.1111/jgh.12418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5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Berzofsky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JA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erab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The contrasting roles of NKT cells in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immunity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urr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M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Me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667-672 [PMID: 19689293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6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Bricard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G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esso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V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Devevr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E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ouzouren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arbe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Ruf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m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S, Alves PM, Martinet O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alkic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erottin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C, Romero P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Porcell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A, Macdonald HR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peis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DE. Enrichment of human CD4+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V(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alpha)24/Vbeta11 invariant NKT cells in intrahepatic malignant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82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5140-5151 [PMID: 19342695 DOI: 10.4049/jimmunol.0711086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7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Anson M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Crain-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Denoyell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M, Baud V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hereau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ougele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erri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B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Yamago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olno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Vigui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Perret C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out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P. Oncogenic β-catenin triggers an inflammatory response that determines the aggressiveness of hepatocellular carcinoma in mice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lin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Invest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2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22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586-599 [PMID: 22251704 DOI: 10.1172/JCI43937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8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Woo HG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Park E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heo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H, Kim JH, Lee JS, Park BJ, Kim W, Park SC, Chung YJ, Kim BG, Yoon JH, Lee HS, Kim CY, Yi NJ, Suh KS, Lee KU, Chu I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Roskam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horgeirsso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S, Kim YJ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ene expression-based recurrence prediction of hepatitis B virus-related human hepatocellular carcinoma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lin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Cancer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4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056-2064 [PMID: 18381945 DOI: 10.1158/1078-0432.CCR-07-1473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59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Ikeguch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M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irook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Y. Interleukin-2 gene expression is a new biological prognostic marker in hepatocellular carcinomas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Onkologi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5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8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55-259 [PMID: 15867481 DOI: 10.1159/00008469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0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Akiba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J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Yano H, Ogasawara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igak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ojir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. Expression and function of interleukin-8 in human hepatocellular carcinoma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nt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Onc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1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8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57-264 [PMID: 1117259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1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Yamaj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K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abeshim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Murata M, Chong Y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urusy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kematsu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, Hayashi J. Interferon-alpha/beta upregulate IL-15 expression in vitro and in vivo: analysis in 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>human hepatocellular carcinoma cell lines and in chronic hepatitis C patients during interferon-alpha/beta treatment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Cancer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th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6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5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394-403 [PMID: 16041541 DOI: 10.1007/s00262-005-0005-x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2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Wolk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K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Witte E, Witte 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Warszawsk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aba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. Biology of interleukin-22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Semin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path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2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7-31 [PMID: 20127093 DOI: 10.1007/s00281-009-0188-x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3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Qin 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Ma S, Huang X, Lu D, Zhou Y, Jiang H. Th22 cells are associated with hepatocellular carcinoma development and progression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hin J Cancer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35-141 [PMID: 24826053 DOI: 10.3978/j.issn.1000-9604.2014.02.14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4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Lewis CE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Pollard JW.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Distinct role of macrophages in different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icroenvironments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ancer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6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6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605-612 [PMID: 16423985 DOI: 10.1158/0008-5472.CAN-05-400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5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Wang Y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Lo GH, Lai KH, Cheng JS, Lin CK, Hsu PI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Increased serum concentrations of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ecrosis factor-alpha are associated with disease progression and malnutrition in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Chin Med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Assoc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3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6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593-598 [PMID: 14703276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6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Mors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MI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Hussein AE, Mostafa M, El-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Abd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E, El-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oneim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A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Evaluation of tumour necrosis factor-alpha, soluble P-selectin, gamma-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lutamy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ransferase, glutathione S-transferase-pi and alpha-fetoprotein in patients with hepatocellular carcinoma before and during chemotherapy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Br J Biomed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Sc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6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6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74-78 [PMID: 16871999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7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Bortolam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M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Ventur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iacomell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calert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acchett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Marino F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lorean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Lis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accarat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arinat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. Cytokine, infiltrating macrophage and T cell-mediated response to development of primary and secondary human liver cancer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Dig Liver Di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2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4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794-801 [PMID: 1254651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8 </w:t>
      </w:r>
      <w:proofErr w:type="spellStart"/>
      <w:r w:rsidRPr="001D5289">
        <w:rPr>
          <w:rFonts w:ascii="Book Antiqua" w:hAnsi="Book Antiqua"/>
          <w:b/>
          <w:bCs/>
          <w:color w:val="000000" w:themeColor="text1"/>
          <w:sz w:val="24"/>
          <w:szCs w:val="24"/>
        </w:rPr>
        <w:t>Berasain</w:t>
      </w:r>
      <w:proofErr w:type="spellEnd"/>
      <w:r w:rsidRPr="001D5289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C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, Castillo J, </w:t>
      </w:r>
      <w:proofErr w:type="spellStart"/>
      <w:r w:rsidRPr="001D5289">
        <w:rPr>
          <w:rFonts w:ascii="Book Antiqua" w:hAnsi="Book Antiqua"/>
          <w:color w:val="000000" w:themeColor="text1"/>
          <w:sz w:val="24"/>
          <w:szCs w:val="24"/>
        </w:rPr>
        <w:t>Perugorria</w:t>
      </w:r>
      <w:proofErr w:type="spellEnd"/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 MJ, </w:t>
      </w:r>
      <w:proofErr w:type="spellStart"/>
      <w:r w:rsidRPr="001D5289">
        <w:rPr>
          <w:rFonts w:ascii="Book Antiqua" w:hAnsi="Book Antiqua"/>
          <w:color w:val="000000" w:themeColor="text1"/>
          <w:sz w:val="24"/>
          <w:szCs w:val="24"/>
        </w:rPr>
        <w:t>Latasa</w:t>
      </w:r>
      <w:proofErr w:type="spellEnd"/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 MU, Prieto J, Avila MA. Inflammation and liver cancer: new molecular </w:t>
      </w:r>
      <w:proofErr w:type="gramStart"/>
      <w:r w:rsidRPr="001D5289">
        <w:rPr>
          <w:rFonts w:ascii="Book Antiqua" w:hAnsi="Book Antiqua"/>
          <w:color w:val="000000" w:themeColor="text1"/>
          <w:sz w:val="24"/>
          <w:szCs w:val="24"/>
        </w:rPr>
        <w:t>links .</w:t>
      </w:r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proofErr w:type="gramEnd"/>
      <w:r w:rsidRPr="001D5289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Ann N Y </w:t>
      </w:r>
      <w:proofErr w:type="spellStart"/>
      <w:r w:rsidRPr="001D5289">
        <w:rPr>
          <w:rFonts w:ascii="Book Antiqua" w:hAnsi="Book Antiqua"/>
          <w:i/>
          <w:iCs/>
          <w:color w:val="000000" w:themeColor="text1"/>
          <w:sz w:val="24"/>
          <w:szCs w:val="24"/>
        </w:rPr>
        <w:t>Acad</w:t>
      </w:r>
      <w:proofErr w:type="spellEnd"/>
      <w:r w:rsidRPr="001D5289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hAnsi="Book Antiqua"/>
          <w:i/>
          <w:iCs/>
          <w:color w:val="000000" w:themeColor="text1"/>
          <w:sz w:val="24"/>
          <w:szCs w:val="24"/>
        </w:rPr>
        <w:t>Sci</w:t>
      </w:r>
      <w:proofErr w:type="spellEnd"/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2009;</w:t>
      </w:r>
      <w:r w:rsidRPr="001D5289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1D5289">
        <w:rPr>
          <w:rFonts w:ascii="Book Antiqua" w:hAnsi="Book Antiqua"/>
          <w:b/>
          <w:bCs/>
          <w:color w:val="000000" w:themeColor="text1"/>
          <w:sz w:val="24"/>
          <w:szCs w:val="24"/>
        </w:rPr>
        <w:t>1155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: 206-221 [PMID: 19250206 DOI: 10.1111/j.1749-6632.2009.03704.x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69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Tanaka 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urut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Suzuki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Orit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E, Yeo AE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irashim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ugauch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F, Ueda R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izokam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. Impact of interleukin-1beta genetic polymorphisms on the 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>development of hepatitis C virus-related hepatocellular carcinoma in Japan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J Infect Di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3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87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822-1825 [PMID: 12751042 DOI: 10.1086/375248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0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Lee KA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Ki CS, Kim HJ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oh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KM, Kim JW, Kang WK, Rhee JC, Song SY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oh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S. Novel interleukin 1beta polymorphism increased the risk of gastric cancer in a Korean population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429-433 [PMID: 15175940 DOI: 10.1007/s00535-003-1315-4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1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hirak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K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Yamanaka T, Inoue H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awakit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Enokimur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Okano H, Sugimoto K, Murata K, Nakano T. Expression of TNF-related apoptosis-inducing ligand in human hepatocellular carcinoma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nt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Onc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5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273-1281 [PMID: 15809718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2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Beckebaum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Zhang X, Chen X, Yu Z, Frilling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Dworack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G, Grosse-Wilde H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roelsch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E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erke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G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icinnat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VR. Increased levels of interleukin-10 in serum from patients with hepatocellular carcinoma correlate with profound numerical deficiencies and immature phenotype of circulating dendritic cell subsets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lin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Cancer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0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7260-7269 [PMID: 15534100 DOI: 10.1158/1078-0432.CCR-04-0872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3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Wong VW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Yu J, Cheng AS, Wong GL, Chan HY, Chu ES, Ng EK, Chan FK, Sung JJ, Chan HL. High serum interleukin-6 level predicts future hepatocellular carcinoma development in patients with chronic hepatitis B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nt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J Cancer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24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766-2770 [PMID: 19267406 DOI: 10.1002/ijc.24281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4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Giannitrapan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L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ervell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ores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otarbartol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La Rosa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Virrus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, D'Alessandro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ontalt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G. Circulating IL-6 and sIL-6R in patients with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Ann N Y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Acad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Sc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2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96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46-52 [PMID: 12095927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5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Cho HJ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Kim S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Ah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J, Park SY, Park JH, Kim JK, Wang HJ, Cheong JY, Cho SW. Low serum interleukin-6 levels as a predictive marker of recurrence in patients with hepatitis B virus related hepatocellular carcinoma who underwent curative treatment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ytokine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5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7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45-252 [PMID: 25797190 DOI: 10.1016/j.cyto.2015.02.027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6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Nold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MF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old-Petr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Zepp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A, Palmer BE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ufl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P, </w:t>
      </w:r>
      <w:proofErr w:type="spellStart"/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Dinarello</w:t>
      </w:r>
      <w:proofErr w:type="spellEnd"/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A. IL-37 is a fundamental inhibitor of innate immunity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Nat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0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1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014-1022 [PMID: 20935647 DOI: 10.1038/ni.1944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>77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Yoong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KF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Afford SC, Jones R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Aujl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P, Qin S, Price 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ubsch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G, Adams DH. Expression and function of CXC and CC chemokines in human malignant liver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: a role for human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onokin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induced by gamma-interferon in lymphocyte recruitment to hepatocellular carcinoma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Hepatolog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1999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30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00-111 [PMID: 10385645 DOI: 10.1002/hep.510300147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8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Li W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Gomez E, Zhang Z.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mmunohistochemica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expression of stromal cell-derived factor-1 (SDF-1) and CXCR4 ligand receptor system in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Exp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Clin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Cancer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7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527-533 [PMID: 18365549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79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utton A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riand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V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rulé-Donneg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haigneau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Zi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Sainte-Catherine O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Poiré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affa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, Kraemer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Vassy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aho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P, Salzmann JL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attegn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harnaux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. Stromal cell-derived factor-1/chemokine (C-X-C motif) ligand 12 stimulates human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epatoma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ell growth, migration, and invasion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M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Cancer Re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7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1-33 [PMID: 17259344 DOI: 10.1158/1541-7786.MCR-06-0103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0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Liu H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, Pan Z, Li A, Fu S, Lei Y, Sun H, Wu M, Zhou W. Roles of chemokine receptor 4 (CXCR4) and chemokine ligand 12 (CXCL12) in metastasis of hepatocellular carcinoma cell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Cell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M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373-378 [PMID: 18954561 DOI: 10.1038/cmi.2008.46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1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chimanski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CC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ahr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R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ocke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I, Müller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Frerichs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Hörn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V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eufe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imiantonak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iesterfeld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Wehl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Schuler M, Achenbach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Junging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T, Galle PR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oehl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. Dissemination of hepatocellular carcinoma is mediated via chemokine receptor CXCR4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Br J Cancer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6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95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10-217 [PMID: 16819541 DOI: 10.1038/sj.bjc.6603251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2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Nahon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P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Sutton A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Rufa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P, Simon C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rinchet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C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attegno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L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Beaugrand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Charnaux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. Chemokine system polymorphisms, survival and hepatocellular carcinoma occurrence in patients with hepatitis C virus-related cirrhosi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World 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8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4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713-719 [PMID: 1820526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3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Rubie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C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Frick VO, Wagner M, Weber C, Kruse B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empf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König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, Rau B, Schilling M. Chemokine expression in hepatocellular carcinoma versus colorectal liver metastases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World 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6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12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6627-6633 [PMID: 17075975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4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Matsubara T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Ono T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Yamanoi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Tachibana M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Nagasu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. Fractalkine-CX3CR1 axis regulates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cell cycle and deteriorates prognosis after radical resection for 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lastRenderedPageBreak/>
        <w:t>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Surg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Onc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7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95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241-249 [PMID: 17323338 DOI: 10.1002/jso.20642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5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Liu Y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Poon RT, Feng X, Yu WC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Luk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JM, Fan ST. Reduced expression of chemokine receptors on peripheral blood lymphocytes in patients with hepatocellular carcinoma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Am J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Gastroenterol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99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111-1121 [PMID: 15180734 DOI: 10.1111/j.1572-0241.2004.30265.x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6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Chen KJ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Lin SZ, Zhou L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Xi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Y, Zhou WH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aki-Eldi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, Zheng SS. Selective recruitment of regulatory T cell through CCR6-CCL20 in hepatocellular carcinoma fosters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progression and predicts poor prognosis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PLoS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One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1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6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e24671 [PMID: 21935436 DOI: 10.1371/journal.pone.0024671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7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Chia CS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Ban K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Ithni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, Singh H, Krishnan R, Mokhtar S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Maliha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Seow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F. Expression of interleukin-18, interferon-gamma and interleukin-10 in hepatocellular carcinoma. 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Lett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2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84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63-172 [PMID: 12413732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8 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Essand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M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Loskog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S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</w:t>
      </w: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Genetically engineered T cells for the treatment of cancer.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J Intern Med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13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27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66-181 [PMID: 23198862 DOI: 10.1111/joim.12020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</w:rPr>
      </w:pPr>
      <w:proofErr w:type="gram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89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Singh-</w:t>
      </w:r>
      <w:proofErr w:type="spellStart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Jasuja</w:t>
      </w:r>
      <w:proofErr w:type="spellEnd"/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 xml:space="preserve"> H</w:t>
      </w:r>
      <w:proofErr w:type="gram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Emmerich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NP,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Rammensee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HG. The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übingen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 xml:space="preserve"> approach: identification, selection, and validation of </w:t>
      </w:r>
      <w:proofErr w:type="spellStart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tumo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-associated HLA peptides for cancer therapy. </w:t>
      </w:r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Cancer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l</w:t>
      </w:r>
      <w:proofErr w:type="spellEnd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1D5289">
        <w:rPr>
          <w:rFonts w:ascii="Book Antiqua" w:eastAsia="宋体" w:hAnsi="Book Antiqua" w:cs="宋体"/>
          <w:i/>
          <w:iCs/>
          <w:color w:val="000000" w:themeColor="text1"/>
          <w:sz w:val="24"/>
          <w:szCs w:val="24"/>
        </w:rPr>
        <w:t>Immunother</w:t>
      </w:r>
      <w:proofErr w:type="spellEnd"/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 2004; </w:t>
      </w:r>
      <w:r w:rsidRPr="001D5289">
        <w:rPr>
          <w:rFonts w:ascii="Book Antiqua" w:eastAsia="宋体" w:hAnsi="Book Antiqua" w:cs="宋体"/>
          <w:b/>
          <w:bCs/>
          <w:color w:val="000000" w:themeColor="text1"/>
          <w:sz w:val="24"/>
          <w:szCs w:val="24"/>
        </w:rPr>
        <w:t>53</w:t>
      </w:r>
      <w:r w:rsidRPr="001D5289">
        <w:rPr>
          <w:rFonts w:ascii="Book Antiqua" w:eastAsia="宋体" w:hAnsi="Book Antiqua" w:cs="宋体"/>
          <w:color w:val="000000" w:themeColor="text1"/>
          <w:sz w:val="24"/>
          <w:szCs w:val="24"/>
        </w:rPr>
        <w:t>: 187-195 [PMID: 14758508 DOI: 10.1007/s00262-003-0480-x]</w:t>
      </w: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A6595D" w:rsidRPr="001D5289" w:rsidRDefault="00A6595D" w:rsidP="007C6A21">
      <w:pPr>
        <w:adjustRightInd w:val="0"/>
        <w:snapToGrid w:val="0"/>
        <w:spacing w:after="0" w:line="360" w:lineRule="auto"/>
        <w:jc w:val="right"/>
        <w:rPr>
          <w:rFonts w:ascii="Book Antiqua" w:hAnsi="Book Antiqua"/>
          <w:b/>
          <w:bCs/>
          <w:color w:val="000000" w:themeColor="text1"/>
          <w:sz w:val="24"/>
        </w:rPr>
      </w:pPr>
      <w:r w:rsidRPr="001D5289">
        <w:rPr>
          <w:rFonts w:ascii="Book Antiqua" w:hAnsi="Book Antiqua"/>
          <w:b/>
          <w:bCs/>
          <w:color w:val="000000" w:themeColor="text1"/>
          <w:sz w:val="24"/>
        </w:rPr>
        <w:t xml:space="preserve">P-Reviewer: </w:t>
      </w:r>
      <w:proofErr w:type="spellStart"/>
      <w:r w:rsidRPr="001D5289">
        <w:rPr>
          <w:rFonts w:ascii="Book Antiqua" w:hAnsi="Book Antiqua"/>
          <w:bCs/>
          <w:color w:val="000000" w:themeColor="text1"/>
          <w:sz w:val="24"/>
        </w:rPr>
        <w:t>Calvisi</w:t>
      </w:r>
      <w:proofErr w:type="spellEnd"/>
      <w:r w:rsidRPr="001D5289">
        <w:rPr>
          <w:rFonts w:ascii="Book Antiqua" w:hAnsi="Book Antiqua"/>
          <w:bCs/>
          <w:color w:val="000000" w:themeColor="text1"/>
          <w:sz w:val="24"/>
        </w:rPr>
        <w:t xml:space="preserve"> DF</w:t>
      </w:r>
      <w:r w:rsidRPr="001D5289">
        <w:rPr>
          <w:rFonts w:ascii="Book Antiqua" w:hAnsi="Book Antiqua" w:hint="eastAsia"/>
          <w:bCs/>
          <w:color w:val="000000" w:themeColor="text1"/>
          <w:sz w:val="24"/>
          <w:lang w:eastAsia="zh-CN"/>
        </w:rPr>
        <w:t xml:space="preserve">, </w:t>
      </w:r>
      <w:r w:rsidRPr="001D5289">
        <w:rPr>
          <w:rFonts w:ascii="Book Antiqua" w:hAnsi="Book Antiqua"/>
          <w:bCs/>
          <w:color w:val="000000" w:themeColor="text1"/>
          <w:sz w:val="24"/>
          <w:lang w:eastAsia="zh-CN"/>
        </w:rPr>
        <w:t>Chua MS</w:t>
      </w:r>
      <w:r w:rsidRPr="001D5289">
        <w:rPr>
          <w:rFonts w:ascii="Book Antiqua" w:hAnsi="Book Antiqua" w:hint="eastAsia"/>
          <w:bCs/>
          <w:color w:val="000000" w:themeColor="text1"/>
          <w:sz w:val="24"/>
          <w:lang w:eastAsia="zh-CN"/>
        </w:rPr>
        <w:t>,</w:t>
      </w:r>
      <w:r w:rsidRPr="001D5289">
        <w:rPr>
          <w:rFonts w:ascii="Book Antiqua" w:hAnsi="Book Antiqua" w:hint="eastAsia"/>
          <w:bCs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bCs/>
          <w:color w:val="000000" w:themeColor="text1"/>
          <w:sz w:val="24"/>
        </w:rPr>
        <w:t>Geller DA</w:t>
      </w:r>
      <w:r w:rsidRPr="001D5289">
        <w:rPr>
          <w:rFonts w:ascii="Book Antiqua" w:hAnsi="Book Antiqua" w:hint="eastAsia"/>
          <w:bCs/>
          <w:color w:val="000000" w:themeColor="text1"/>
          <w:sz w:val="24"/>
          <w:lang w:eastAsia="zh-CN"/>
        </w:rPr>
        <w:t xml:space="preserve">, </w:t>
      </w:r>
      <w:proofErr w:type="spellStart"/>
      <w:r w:rsidRPr="001D5289">
        <w:rPr>
          <w:rFonts w:ascii="Book Antiqua" w:hAnsi="Book Antiqua"/>
          <w:bCs/>
          <w:color w:val="000000" w:themeColor="text1"/>
          <w:sz w:val="24"/>
          <w:lang w:eastAsia="zh-CN"/>
        </w:rPr>
        <w:t>Simonovic</w:t>
      </w:r>
      <w:proofErr w:type="spellEnd"/>
      <w:r w:rsidRPr="001D5289">
        <w:rPr>
          <w:rFonts w:ascii="Book Antiqua" w:hAnsi="Book Antiqua"/>
          <w:bCs/>
          <w:color w:val="000000" w:themeColor="text1"/>
          <w:sz w:val="24"/>
          <w:lang w:eastAsia="zh-CN"/>
        </w:rPr>
        <w:t xml:space="preserve"> SZ</w:t>
      </w:r>
      <w:r w:rsidRPr="001D5289">
        <w:rPr>
          <w:rFonts w:ascii="Book Antiqua" w:hAnsi="Book Antiqua" w:hint="eastAsia"/>
          <w:b/>
          <w:bCs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b/>
          <w:bCs/>
          <w:color w:val="000000" w:themeColor="text1"/>
          <w:sz w:val="24"/>
        </w:rPr>
        <w:t>S-Editor:</w:t>
      </w:r>
      <w:r w:rsidRPr="001D5289">
        <w:rPr>
          <w:rFonts w:ascii="Book Antiqua" w:hAnsi="Book Antiqua"/>
          <w:color w:val="000000" w:themeColor="text1"/>
          <w:sz w:val="24"/>
        </w:rPr>
        <w:t xml:space="preserve"> </w:t>
      </w:r>
      <w:r w:rsidRPr="001D5289">
        <w:rPr>
          <w:rFonts w:ascii="Book Antiqua" w:hAnsi="Book Antiqua" w:hint="eastAsia"/>
          <w:color w:val="000000" w:themeColor="text1"/>
          <w:sz w:val="24"/>
        </w:rPr>
        <w:t xml:space="preserve">Ma YJ </w:t>
      </w:r>
      <w:r w:rsidRPr="001D5289">
        <w:rPr>
          <w:rFonts w:ascii="Book Antiqua" w:hAnsi="Book Antiqua"/>
          <w:b/>
          <w:bCs/>
          <w:color w:val="000000" w:themeColor="text1"/>
          <w:sz w:val="24"/>
        </w:rPr>
        <w:t>L-Editor:</w:t>
      </w:r>
      <w:r w:rsidRPr="001D5289">
        <w:rPr>
          <w:rFonts w:ascii="Book Antiqua" w:hAnsi="Book Antiqua"/>
          <w:color w:val="000000" w:themeColor="text1"/>
          <w:sz w:val="24"/>
        </w:rPr>
        <w:t xml:space="preserve"> </w:t>
      </w:r>
      <w:r w:rsidRPr="001D5289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color w:val="000000" w:themeColor="text1"/>
          <w:sz w:val="24"/>
        </w:rPr>
        <w:t xml:space="preserve"> </w:t>
      </w:r>
      <w:r w:rsidRPr="001D5289">
        <w:rPr>
          <w:rFonts w:ascii="Book Antiqua" w:hAnsi="Book Antiqua"/>
          <w:b/>
          <w:bCs/>
          <w:color w:val="000000" w:themeColor="text1"/>
          <w:sz w:val="24"/>
        </w:rPr>
        <w:t>E-Editor:</w:t>
      </w:r>
    </w:p>
    <w:p w:rsidR="00702569" w:rsidRPr="001D5289" w:rsidRDefault="00702569" w:rsidP="007C6A21">
      <w:pPr>
        <w:adjustRightInd w:val="0"/>
        <w:snapToGrid w:val="0"/>
        <w:spacing w:after="0" w:line="360" w:lineRule="auto"/>
        <w:ind w:hanging="720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1D5289"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:rsidR="00702569" w:rsidRPr="001D5289" w:rsidRDefault="00702569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Table</w:t>
      </w:r>
      <w:r w:rsidRPr="001D5289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1D5289">
        <w:rPr>
          <w:rFonts w:ascii="Book Antiqua" w:hAnsi="Book Antiqua"/>
          <w:b/>
          <w:color w:val="000000" w:themeColor="text1"/>
          <w:sz w:val="24"/>
          <w:szCs w:val="24"/>
        </w:rPr>
        <w:t xml:space="preserve">1 Summary of the status of various immune components in </w:t>
      </w:r>
      <w:r w:rsidR="00722E09"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hepatocellular carcinoma</w:t>
      </w:r>
    </w:p>
    <w:tbl>
      <w:tblPr>
        <w:tblStyle w:val="ac"/>
        <w:tblW w:w="9322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3"/>
        <w:gridCol w:w="5386"/>
        <w:gridCol w:w="1843"/>
      </w:tblGrid>
      <w:tr w:rsidR="001D5289" w:rsidRPr="001D5289" w:rsidTr="00722E09"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Immune component</w:t>
            </w:r>
          </w:p>
        </w:tc>
        <w:tc>
          <w:tcPr>
            <w:tcW w:w="5386" w:type="dxa"/>
            <w:tcBorders>
              <w:top w:val="single" w:sz="4" w:space="0" w:color="auto"/>
              <w:bottom w:val="single" w:sz="4" w:space="0" w:color="auto"/>
            </w:tcBorders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Status in HCC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sz w:val="24"/>
                <w:szCs w:val="24"/>
                <w:lang w:eastAsia="zh-CN"/>
              </w:rPr>
            </w:pPr>
            <w:r w:rsidRPr="001D5289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Ref</w:t>
            </w:r>
            <w:r w:rsidR="00722E09" w:rsidRPr="001D5289">
              <w:rPr>
                <w:rFonts w:ascii="Book Antiqua" w:hAnsi="Book Antiqua" w:hint="eastAsia"/>
                <w:b/>
                <w:color w:val="000000" w:themeColor="text1"/>
                <w:sz w:val="24"/>
                <w:szCs w:val="24"/>
                <w:lang w:eastAsia="zh-CN"/>
              </w:rPr>
              <w:t>.</w:t>
            </w:r>
          </w:p>
        </w:tc>
      </w:tr>
      <w:tr w:rsidR="001D5289" w:rsidRPr="001D5289" w:rsidTr="00722E09">
        <w:tc>
          <w:tcPr>
            <w:tcW w:w="2093" w:type="dxa"/>
            <w:tcBorders>
              <w:top w:val="single" w:sz="4" w:space="0" w:color="auto"/>
            </w:tcBorders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Dendritic cells</w:t>
            </w:r>
          </w:p>
        </w:tc>
        <w:tc>
          <w:tcPr>
            <w:tcW w:w="5386" w:type="dxa"/>
            <w:tcBorders>
              <w:top w:val="single" w:sz="4" w:space="0" w:color="auto"/>
            </w:tcBorders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Decreased antigen presentation, decrease in numbers, Impaired functions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OaW5vbWl5YTwvQXV0aG9yPjxZZWFyPjE5OTk8L1llYXI+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M0MS01MDwvcGFnZXM+PHZvbHVtZT4xODg8L3ZvbHVt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OaW5vbWl5YTwvQXV0aG9yPjxZZWFyPjE5OTk8L1llYXI+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M0MS01MDwvcGFnZXM+PHZvbHVtZT4xODg8L3ZvbHVt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12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13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Macrophage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Poor antigen presentation, activate Th2 immune responses, promote </w:t>
            </w:r>
            <w:proofErr w:type="spellStart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Tregs</w:t>
            </w:r>
            <w:proofErr w:type="spellEnd"/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Tb2xpbmFzPC9BdXRob3I+PFllYXI+MjAwOTwvWWVhcj48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Tb2xpbmFzPC9BdXRob3I+PFllYXI+MjAwOTwvWWVhcj48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17,18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20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Myeloid derived suppressor cell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Exert suppressive functions through free radicals, arginase activity and TGF-β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dWRodTwvQXV0aG9yPjxZZWFyPjIwMDY8L1llYXI+PFJl
Y051bT4xOTI8L1JlY051bT48cmVjb3JkPjxyZWMtbnVtYmVyPjE5MjwvcmVjLW51bWJlcj48Zm9y
ZWlnbi1rZXlzPjxrZXkgYXBwPSJFTiIgZGItaWQ9ImVld3B2cnp2djkwcDUwZXM5MnJ4ZmZ2ZGRl
dnJ6dzBmdHZyNSI+MTky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k5LTExMTwv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dWRodTwvQXV0aG9yPjxZZWFyPjIwMDY8L1llYXI+PFJl
Y051bT4xOTI8L1JlY051bT48cmVjb3JkPjxyZWMtbnVtYmVyPjE5MjwvcmVjLW51bWJlcj48Zm9y
ZWlnbi1rZXlzPjxrZXkgYXBwPSJFTiIgZGItaWQ9ImVld3B2cnp2djkwcDUwZXM5MnJ4ZmZ2ZGRl
dnJ6dzBmdHZyNSI+MTky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k5LTExMTwv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21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22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Neutrophil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Promote angiogenesis through metalloproteinase-9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LdWFuZzwvQXV0aG9yPjxZZWFyPjIwMTE8L1llYXI+PFJl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LdWFuZzwvQXV0aG9yPjxZZWFyPjIwMTE8L1llYXI+PFJl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24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NK</w:t>
            </w:r>
            <w:r w:rsidR="00C349DC"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cell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Decrease in numbers, low </w:t>
            </w:r>
            <w:proofErr w:type="spellStart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cytolytic</w:t>
            </w:r>
            <w:proofErr w:type="spellEnd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activities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UaWFuPC9BdXRob3I+PFllYXI+MjAxMzwvWWVhcj48UmVj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=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UaWFuPC9BdXRob3I+PFllYXI+MjAxMzwvWWVhcj48UmVj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=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26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28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T lymphocyte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Decrease in frequencies, Less Th1 cytokines, Increased expression of inhibitory receptors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DYWJyZXJhPC9BdXRob3I+PFllYXI+MjAxMDwvWWVhcj48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DYWJyZXJhPC9BdXRob3I+PFllYXI+MjAxMDwvWWVhcj48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36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37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Regulatory T cell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Increase in frequencies, suppress T-cell proliferation and IFN-γ secretion, Inhibit NK cell responses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SdWRlbnNreTwvQXV0aG9yPjxZZWFyPjIwMTE8L1llYXI+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I0NjcxPC9wYWdlcz48dm9sdW1lPjY8L3ZvbHVtZT48bnVtYmVyPjk8L251bWJlcj48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SdWRlbnNreTwvQXV0aG9yPjxZZWFyPjIwMTE8L1llYXI+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I0NjcxPC9wYWdlcz48dm9sdW1lPjY8L3ZvbHVtZT48bnVtYmVyPjk8L251bWJlcj48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42,48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86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Th17 cell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Increase in numbers, Role incompletely defined, correlate with disease progression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aaGFuZzwvQXV0aG9yPjxZZWFyPjIwMDk8L1llYXI+PFJl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5ODAtOTwvcGFnZXM+PHZvbHVtZT41MDwvdm9sdW1lPjxudW1iZXI+NTwvbnVtYmVy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aaGFuZzwvQXV0aG9yPjxZZWFyPjIwMDk8L1llYXI+PFJl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5ODAtOTwvcGFnZXM+PHZvbHVtZT41MDwvdm9sdW1lPjxudW1iZXI+NTwvbnVtYmVy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51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52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NKT</w:t>
            </w:r>
            <w:r w:rsidR="00C349DC"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cell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Dual roles, Increased frequencies, promote Th2 cytokines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ZXJ6b2Zza3k8L0F1dGhvcj48WWVhcj4yMDA5PC9ZZWFy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ZXJ6b2Zza3k8L0F1dGhvcj48WWVhcj4yMDA5PC9ZZWFy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55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56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Th1 cytokine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Decreased in </w:t>
            </w:r>
            <w:proofErr w:type="spellStart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tumor</w:t>
            </w:r>
            <w:proofErr w:type="spellEnd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microenvironment, induce CD8+ T cells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Ja2VndWNoaTwvQXV0aG9yPjxZZWFyPjIwMDU8L1llYXI+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Ja2VndWNoaTwvQXV0aG9yPjxZZWFyPjIwMDU8L1llYXI+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59,61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87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Th2 cytokine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Increased levels, Correlation with </w:t>
            </w:r>
            <w:proofErr w:type="spellStart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tumor</w:t>
            </w:r>
            <w:proofErr w:type="spellEnd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progression, 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dWRodTwvQXV0aG9yPjxZZWFyPjIwMDY8L1llYXI+PFJl
Y051bT4xOTI8L1JlY051bT48cmVjb3JkPjxyZWMtbnVtYmVyPjE5MjwvcmVjLW51bWJlcj48Zm9y
ZWlnbi1rZXlzPjxrZXkgYXBwPSJFTiIgZGItaWQ9ImVld3B2cnp2djkwcDUwZXM5MnJ4ZmZ2ZGRl
dnJ6dzBmdHZyNSI+MTky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k5LTExMTwv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dWRodTwvQXV0aG9yPjxZZWFyPjIwMDY8L1llYXI+PFJl
Y051bT4xOTI8L1JlY051bT48cmVjb3JkPjxyZWMtbnVtYmVyPjE5MjwvcmVjLW51bWJlcj48Zm9y
ZWlnbi1rZXlzPjxrZXkgYXBwPSJFTiIgZGItaWQ9ImVld3B2cnp2djkwcDUwZXM5MnJ4ZmZ2ZGRl
dnJ6dzBmdHZyNSI+MTky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k5LTExMTwv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21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proofErr w:type="spellStart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Proinflammatory</w:t>
            </w:r>
            <w:proofErr w:type="spellEnd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Cytokine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Involved in pathogenesis of HCC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XYW5nPC9BdXRob3I+PFllYXI+MjAwMzwvWWVhcj48UmVj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XYW5nPC9BdXRob3I+PFllYXI+MjAwMzwvWWVhcj48UmVj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65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69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Anti-inflammatory Cytokine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Increased in HCC, correlate with progression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ZWNrZWJhdW08L0F1dGhvcj48WWVhcj4yMDA0PC9ZZWFy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3MjYwLTk8L3BhZ2VzPjx2b2x1bWU+MTA8L3ZvbHVtZT48bnVt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ZWNrZWJhdW08L0F1dGhvcj48WWVhcj4yMDA0PC9ZZWFy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3MjYwLTk8L3BhZ2VzPjx2b2x1bWU+MTA8L3ZvbHVtZT48bnVt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72,73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76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1D5289" w:rsidRPr="001D5289" w:rsidTr="00722E09">
        <w:tc>
          <w:tcPr>
            <w:tcW w:w="209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lastRenderedPageBreak/>
              <w:t>Chemokine-receptor axis</w:t>
            </w:r>
          </w:p>
        </w:tc>
        <w:tc>
          <w:tcPr>
            <w:tcW w:w="5386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proofErr w:type="spellStart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>Tumor</w:t>
            </w:r>
            <w:proofErr w:type="spellEnd"/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progression and metastasis</w:t>
            </w:r>
          </w:p>
        </w:tc>
        <w:tc>
          <w:tcPr>
            <w:tcW w:w="1843" w:type="dxa"/>
          </w:tcPr>
          <w:p w:rsidR="00702569" w:rsidRPr="001D5289" w:rsidRDefault="00702569" w:rsidP="007C6A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MaTwvQXV0aG9yPjxZZWFyPjIwMDc8L1llYXI+PFJlY051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MaTwvQXV0aG9yPjxZZWFyPjIwMDc8L1llYXI+PFJlY051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</w:fldData>
              </w:fldCha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22E09"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 [78,83,</w:t>
            </w:r>
            <w:r w:rsidRPr="001D5289">
              <w:rPr>
                <w:rFonts w:ascii="Book Antiqua" w:hAnsi="Book Antiqua"/>
                <w:noProof/>
                <w:color w:val="000000" w:themeColor="text1"/>
                <w:sz w:val="24"/>
                <w:szCs w:val="24"/>
                <w:vertAlign w:val="superscript"/>
              </w:rPr>
              <w:t>84]</w:t>
            </w:r>
            <w:r w:rsidRPr="001D5289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</w:tbl>
    <w:p w:rsidR="00722E09" w:rsidRPr="001D5289" w:rsidRDefault="00722E09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 w:cs="Times New Roman"/>
          <w:caps/>
          <w:color w:val="000000" w:themeColor="text1"/>
          <w:sz w:val="24"/>
          <w:szCs w:val="24"/>
          <w:lang w:eastAsia="zh-CN"/>
        </w:rPr>
        <w:t>H</w:t>
      </w:r>
      <w:r w:rsidRPr="001D5289">
        <w:rPr>
          <w:rFonts w:ascii="Book Antiqua" w:hAnsi="Book Antiqua" w:cs="Times New Roman" w:hint="eastAsia"/>
          <w:caps/>
          <w:color w:val="000000" w:themeColor="text1"/>
          <w:sz w:val="24"/>
          <w:szCs w:val="24"/>
          <w:lang w:eastAsia="zh-CN"/>
        </w:rPr>
        <w:t>cc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: </w:t>
      </w:r>
      <w:r w:rsidRPr="001D5289">
        <w:rPr>
          <w:rFonts w:ascii="Book Antiqua" w:hAnsi="Book Antiqua" w:cs="Times New Roman"/>
          <w:caps/>
          <w:color w:val="000000" w:themeColor="text1"/>
          <w:sz w:val="24"/>
          <w:szCs w:val="24"/>
        </w:rPr>
        <w:t>h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epatocellular carcinoma</w:t>
      </w:r>
      <w:r w:rsidR="001778E6"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 xml:space="preserve">; </w:t>
      </w:r>
      <w:r w:rsidR="001778E6" w:rsidRPr="001D5289">
        <w:rPr>
          <w:rFonts w:ascii="Book Antiqua" w:hAnsi="Book Antiqua"/>
          <w:color w:val="000000" w:themeColor="text1"/>
          <w:sz w:val="24"/>
          <w:szCs w:val="24"/>
        </w:rPr>
        <w:t>NK</w:t>
      </w:r>
      <w:r w:rsidR="001778E6" w:rsidRPr="001D5289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: </w:t>
      </w:r>
      <w:r w:rsidR="001778E6" w:rsidRPr="001D5289">
        <w:rPr>
          <w:rFonts w:ascii="Book Antiqua" w:hAnsi="Book Antiqua"/>
          <w:caps/>
          <w:color w:val="000000" w:themeColor="text1"/>
          <w:sz w:val="24"/>
          <w:szCs w:val="24"/>
        </w:rPr>
        <w:t>n</w:t>
      </w:r>
      <w:r w:rsidR="001778E6" w:rsidRPr="001D5289">
        <w:rPr>
          <w:rFonts w:ascii="Book Antiqua" w:hAnsi="Book Antiqua"/>
          <w:color w:val="000000" w:themeColor="text1"/>
          <w:sz w:val="24"/>
          <w:szCs w:val="24"/>
        </w:rPr>
        <w:t>atural killer cells</w:t>
      </w:r>
      <w:r w:rsidR="001778E6" w:rsidRPr="001D5289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.</w:t>
      </w:r>
    </w:p>
    <w:p w:rsidR="00702569" w:rsidRPr="001D5289" w:rsidRDefault="00702569" w:rsidP="007C6A21">
      <w:pPr>
        <w:autoSpaceDE w:val="0"/>
        <w:autoSpaceDN w:val="0"/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:rsidR="00C363B1" w:rsidRPr="001D5289" w:rsidRDefault="00C363B1" w:rsidP="007C6A21">
      <w:pPr>
        <w:adjustRightInd w:val="0"/>
        <w:snapToGrid w:val="0"/>
        <w:spacing w:after="0" w:line="360" w:lineRule="auto"/>
        <w:ind w:hanging="720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1D5289"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:rsidR="00E57670" w:rsidRPr="001D5289" w:rsidRDefault="00E57670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  <w:r w:rsidRPr="001D5289"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  <w:lastRenderedPageBreak/>
        <w:drawing>
          <wp:anchor distT="0" distB="0" distL="114300" distR="114300" simplePos="0" relativeHeight="251659264" behindDoc="0" locked="0" layoutInCell="1" allowOverlap="1" wp14:anchorId="5E243CAF" wp14:editId="2F38E1E3">
            <wp:simplePos x="0" y="0"/>
            <wp:positionH relativeFrom="column">
              <wp:posOffset>26670</wp:posOffset>
            </wp:positionH>
            <wp:positionV relativeFrom="paragraph">
              <wp:posOffset>236220</wp:posOffset>
            </wp:positionV>
            <wp:extent cx="5739765" cy="3964305"/>
            <wp:effectExtent l="0" t="0" r="0" b="0"/>
            <wp:wrapSquare wrapText="bothSides"/>
            <wp:docPr id="1" name="Picture 1" descr="H:\LIVER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LIVER12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9765" cy="39643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E57670" w:rsidRPr="001D5289" w:rsidRDefault="00A6595D" w:rsidP="007C6A2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1D5289">
        <w:rPr>
          <w:rFonts w:ascii="Book Antiqua" w:hAnsi="Book Antiqua"/>
          <w:b/>
          <w:color w:val="000000" w:themeColor="text1"/>
          <w:sz w:val="24"/>
          <w:szCs w:val="24"/>
        </w:rPr>
        <w:t>Figure 1</w:t>
      </w:r>
      <w:r w:rsidR="00E57670" w:rsidRPr="001D5289">
        <w:rPr>
          <w:rFonts w:ascii="Book Antiqua" w:hAnsi="Book Antiqua"/>
          <w:b/>
          <w:color w:val="000000" w:themeColor="text1"/>
          <w:sz w:val="24"/>
          <w:szCs w:val="24"/>
        </w:rPr>
        <w:t xml:space="preserve"> Role of immune cells in </w:t>
      </w:r>
      <w:r w:rsidRPr="001D5289">
        <w:rPr>
          <w:rFonts w:ascii="Book Antiqua" w:hAnsi="Book Antiqua" w:cs="Times New Roman"/>
          <w:b/>
          <w:color w:val="000000" w:themeColor="text1"/>
          <w:sz w:val="24"/>
          <w:szCs w:val="24"/>
        </w:rPr>
        <w:t>hepatocellular carcinoma</w:t>
      </w:r>
      <w:r w:rsidR="00E57670" w:rsidRPr="001D5289">
        <w:rPr>
          <w:rFonts w:ascii="Book Antiqua" w:hAnsi="Book Antiqua"/>
          <w:b/>
          <w:color w:val="000000" w:themeColor="text1"/>
          <w:sz w:val="24"/>
          <w:szCs w:val="24"/>
        </w:rPr>
        <w:t xml:space="preserve">. </w:t>
      </w:r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 xml:space="preserve">As the disease progresses from cirrhosis of liver to 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 xml:space="preserve">hepatocellular carcinoma </w:t>
      </w:r>
      <w:r w:rsidRPr="001D5289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(</w:t>
      </w:r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>HCC</w:t>
      </w:r>
      <w:r w:rsidRPr="001D5289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)</w:t>
      </w:r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 xml:space="preserve">, the functions of various immune cells gets dysregulated. The 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>dendritic cells (DCs)</w:t>
      </w:r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 xml:space="preserve"> lose their antigen presentation capabilities with reduced secretion of Th1 cytokines. The macrophages differentiate into an </w:t>
      </w:r>
      <w:r w:rsidRPr="001D5289">
        <w:rPr>
          <w:rFonts w:ascii="Book Antiqua" w:hAnsi="Book Antiqua"/>
          <w:color w:val="000000" w:themeColor="text1"/>
          <w:sz w:val="24"/>
          <w:szCs w:val="24"/>
          <w:lang w:eastAsia="zh-CN"/>
        </w:rPr>
        <w:t>“</w:t>
      </w:r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>alternatively activated phenotype</w:t>
      </w:r>
      <w:r w:rsidRPr="001D5289">
        <w:rPr>
          <w:rFonts w:ascii="Book Antiqua" w:hAnsi="Book Antiqua"/>
          <w:color w:val="000000" w:themeColor="text1"/>
          <w:sz w:val="24"/>
          <w:szCs w:val="24"/>
          <w:lang w:eastAsia="zh-CN"/>
        </w:rPr>
        <w:t>”</w:t>
      </w:r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 xml:space="preserve"> that</w:t>
      </w:r>
      <w:r w:rsidR="00E5767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enerates a Th2-type of immune response promoting 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regulatory T cells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(</w:t>
      </w:r>
      <w:proofErr w:type="spellStart"/>
      <w:r w:rsidR="00E57670" w:rsidRPr="001D5289">
        <w:rPr>
          <w:rFonts w:ascii="Book Antiqua" w:hAnsi="Book Antiqua" w:cs="Times New Roman"/>
          <w:color w:val="000000" w:themeColor="text1"/>
          <w:sz w:val="24"/>
          <w:szCs w:val="24"/>
        </w:rPr>
        <w:t>Tregs</w:t>
      </w:r>
      <w:proofErr w:type="spellEnd"/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)</w:t>
      </w:r>
      <w:r w:rsidR="00E5767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ruitment and development. The </w:t>
      </w:r>
      <w:r w:rsidRPr="001D5289">
        <w:rPr>
          <w:rFonts w:ascii="Book Antiqua" w:hAnsi="Book Antiqua"/>
          <w:color w:val="000000" w:themeColor="text1"/>
          <w:sz w:val="24"/>
          <w:szCs w:val="24"/>
        </w:rPr>
        <w:t>natural killer</w:t>
      </w:r>
      <w:r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(</w:t>
      </w:r>
      <w:r w:rsidR="00E57670" w:rsidRPr="001D5289">
        <w:rPr>
          <w:rFonts w:ascii="Book Antiqua" w:hAnsi="Book Antiqua" w:cs="Times New Roman"/>
          <w:color w:val="000000" w:themeColor="text1"/>
          <w:sz w:val="24"/>
          <w:szCs w:val="24"/>
        </w:rPr>
        <w:t>NK</w:t>
      </w:r>
      <w:r w:rsidRPr="001D5289">
        <w:rPr>
          <w:rFonts w:ascii="Book Antiqua" w:hAnsi="Book Antiqua" w:cs="Times New Roman" w:hint="eastAsia"/>
          <w:color w:val="000000" w:themeColor="text1"/>
          <w:sz w:val="24"/>
          <w:szCs w:val="24"/>
          <w:lang w:eastAsia="zh-CN"/>
        </w:rPr>
        <w:t>)</w:t>
      </w:r>
      <w:r w:rsidR="00E5767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 have reduced </w:t>
      </w:r>
      <w:proofErr w:type="spellStart"/>
      <w:r w:rsidR="00E57670" w:rsidRPr="001D5289">
        <w:rPr>
          <w:rFonts w:ascii="Book Antiqua" w:hAnsi="Book Antiqua" w:cs="Times New Roman"/>
          <w:color w:val="000000" w:themeColor="text1"/>
          <w:sz w:val="24"/>
          <w:szCs w:val="24"/>
        </w:rPr>
        <w:t>cytolytic</w:t>
      </w:r>
      <w:proofErr w:type="spellEnd"/>
      <w:r w:rsidR="00E57670" w:rsidRPr="001D528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vities. The T cells, both CD4+ and CD8+ T cells decrease in numbers with attenuated function and increased expression of inhibitory receptors during HCC. </w:t>
      </w:r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 xml:space="preserve">Th17 cells increase in numbers and correlate with angiogenesis and poor-prognosis. The </w:t>
      </w:r>
      <w:proofErr w:type="spellStart"/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>Tregs</w:t>
      </w:r>
      <w:proofErr w:type="spellEnd"/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 xml:space="preserve"> exert negative effects on T cells, DCs and NK cells and may promote the differentiation of Th17 cells </w:t>
      </w:r>
      <w:r w:rsidR="00E57670" w:rsidRPr="001D5289">
        <w:rPr>
          <w:rFonts w:ascii="Book Antiqua" w:hAnsi="Book Antiqua"/>
          <w:i/>
          <w:color w:val="000000" w:themeColor="text1"/>
          <w:sz w:val="24"/>
          <w:szCs w:val="24"/>
        </w:rPr>
        <w:t>via</w:t>
      </w:r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 xml:space="preserve"> the immunosuppressive cytokines. There is shift in overall cytokine </w:t>
      </w:r>
      <w:r w:rsidR="00E57670" w:rsidRPr="001D5289">
        <w:rPr>
          <w:rFonts w:ascii="Book Antiqua" w:hAnsi="Book Antiqua"/>
          <w:i/>
          <w:color w:val="000000" w:themeColor="text1"/>
          <w:sz w:val="24"/>
          <w:szCs w:val="24"/>
        </w:rPr>
        <w:t>milieu</w:t>
      </w:r>
      <w:r w:rsidR="00E57670" w:rsidRPr="001D5289">
        <w:rPr>
          <w:rFonts w:ascii="Book Antiqua" w:hAnsi="Book Antiqua"/>
          <w:color w:val="000000" w:themeColor="text1"/>
          <w:sz w:val="24"/>
          <w:szCs w:val="24"/>
        </w:rPr>
        <w:t xml:space="preserve"> from a Th1 to Th2 profile.</w:t>
      </w:r>
    </w:p>
    <w:p w:rsidR="00E4209B" w:rsidRPr="001D5289" w:rsidRDefault="00E4209B" w:rsidP="007C6A21">
      <w:pPr>
        <w:adjustRightInd w:val="0"/>
        <w:snapToGrid w:val="0"/>
        <w:spacing w:after="0" w:line="360" w:lineRule="auto"/>
        <w:ind w:hanging="720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sectPr w:rsidR="00E4209B" w:rsidRPr="001D5289" w:rsidSect="00873F54"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170D9" w:rsidRDefault="00B170D9" w:rsidP="007B5FC1">
      <w:pPr>
        <w:spacing w:after="0" w:line="240" w:lineRule="auto"/>
      </w:pPr>
      <w:r>
        <w:separator/>
      </w:r>
    </w:p>
  </w:endnote>
  <w:endnote w:type="continuationSeparator" w:id="0">
    <w:p w:rsidR="00B170D9" w:rsidRDefault="00B170D9" w:rsidP="007B5F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02FF" w:usb1="4000E47F" w:usb2="00000029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dvTimes">
    <w:altName w:val="MingLiU"/>
    <w:charset w:val="88"/>
    <w:family w:val="auto"/>
    <w:pitch w:val="default"/>
    <w:sig w:usb0="00000000" w:usb1="08080000" w:usb2="00000010" w:usb3="00000000" w:csb0="00100000" w:csb1="00000000"/>
  </w:font>
  <w:font w:name="TimesNewRoman">
    <w:altName w:val="Times New Roman"/>
    <w:charset w:val="00"/>
    <w:family w:val="auto"/>
    <w:pitch w:val="default"/>
    <w:sig w:usb0="00000003" w:usb1="080E0000" w:usb2="00000010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Bodoni-Book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1680135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3103E" w:rsidRDefault="00F3103E">
        <w:pPr>
          <w:pStyle w:val="a6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539D4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F3103E" w:rsidRDefault="00F3103E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170D9" w:rsidRDefault="00B170D9" w:rsidP="007B5FC1">
      <w:pPr>
        <w:spacing w:after="0" w:line="240" w:lineRule="auto"/>
      </w:pPr>
      <w:r>
        <w:separator/>
      </w:r>
    </w:p>
  </w:footnote>
  <w:footnote w:type="continuationSeparator" w:id="0">
    <w:p w:rsidR="00B170D9" w:rsidRDefault="00B170D9" w:rsidP="007B5FC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2A1320"/>
    <w:multiLevelType w:val="hybridMultilevel"/>
    <w:tmpl w:val="C15A439E"/>
    <w:lvl w:ilvl="0" w:tplc="5882E740">
      <w:start w:val="1"/>
      <w:numFmt w:val="bullet"/>
      <w:lvlText w:val="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08AA9D04">
      <w:start w:val="233"/>
      <w:numFmt w:val="bullet"/>
      <w:lvlText w:val="›"/>
      <w:lvlJc w:val="left"/>
      <w:pPr>
        <w:tabs>
          <w:tab w:val="num" w:pos="1440"/>
        </w:tabs>
        <w:ind w:left="1440" w:hanging="360"/>
      </w:pPr>
      <w:rPr>
        <w:rFonts w:ascii="Verdana" w:hAnsi="Verdana" w:hint="default"/>
      </w:rPr>
    </w:lvl>
    <w:lvl w:ilvl="2" w:tplc="433A8F34" w:tentative="1">
      <w:start w:val="1"/>
      <w:numFmt w:val="bullet"/>
      <w:lvlText w:val="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27C61A6C" w:tentative="1">
      <w:start w:val="1"/>
      <w:numFmt w:val="bullet"/>
      <w:lvlText w:val="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13EA4C58" w:tentative="1">
      <w:start w:val="1"/>
      <w:numFmt w:val="bullet"/>
      <w:lvlText w:val="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37008334" w:tentative="1">
      <w:start w:val="1"/>
      <w:numFmt w:val="bullet"/>
      <w:lvlText w:val="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E670F560" w:tentative="1">
      <w:start w:val="1"/>
      <w:numFmt w:val="bullet"/>
      <w:lvlText w:val="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F36E686A" w:tentative="1">
      <w:start w:val="1"/>
      <w:numFmt w:val="bullet"/>
      <w:lvlText w:val="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17381D9A" w:tentative="1">
      <w:start w:val="1"/>
      <w:numFmt w:val="bullet"/>
      <w:lvlText w:val="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">
    <w:nsid w:val="25D528B7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4F848F8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1F6542D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26B727B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B042C7C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B2F118D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4"/>
  </w:num>
  <w:num w:numId="3">
    <w:abstractNumId w:val="2"/>
  </w:num>
  <w:num w:numId="4">
    <w:abstractNumId w:val="5"/>
  </w:num>
  <w:num w:numId="5">
    <w:abstractNumId w:val="1"/>
  </w:num>
  <w:num w:numId="6">
    <w:abstractNumId w:val="3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CategoryHeadingStyles" w:val="&lt;section-heading-styles&gt;&lt;category-title alignment=&quot;1&quot;&gt;&lt;/category-title&gt;&lt;category-heading alignment=&quot;1&quot;&gt;&lt;/category-heading&gt;&lt;/section-heading-styles&gt;"/>
    <w:docVar w:name="EN.DefaultReferenceGroups" w:val="&lt;reference-groups&gt;&lt;reference-group&gt;&lt;kind&gt;1&lt;/kind&gt;&lt;heading&gt;&lt;/heading&gt;&lt;alignment&gt;0&lt;/alignment&gt;&lt;records&gt;&lt;record&gt;&lt;key app=&quot;EN&quot; db-id=&quot;eewpvrzvv90p50es92rxffvddevrzw0ftvr5&quot;&gt;91&lt;/key&gt;&lt;/record&gt;&lt;record&gt;&lt;key app=&quot;EN&quot; db-id=&quot;eewpvrzvv90p50es92rxffvddevrzw0ftvr5&quot;&gt;22&lt;/key&gt;&lt;/record&gt;&lt;record&gt;&lt;key app=&quot;EN&quot; db-id=&quot;eewpvrzvv90p50es92rxffvddevrzw0ftvr5&quot;&gt;24&lt;/key&gt;&lt;/record&gt;&lt;record&gt;&lt;key app=&quot;EN&quot; db-id=&quot;eewpvrzvv90p50es92rxffvddevrzw0ftvr5&quot;&gt;49&lt;/key&gt;&lt;/record&gt;&lt;record&gt;&lt;key app=&quot;EN&quot; db-id=&quot;eewpvrzvv90p50es92rxffvddevrzw0ftvr5&quot;&gt;23&lt;/key&gt;&lt;/record&gt;&lt;record&gt;&lt;key app=&quot;EN&quot; db-id=&quot;eewpvrzvv90p50es92rxffvddevrzw0ftvr5&quot;&gt;50&lt;/key&gt;&lt;/record&gt;&lt;record&gt;&lt;key app=&quot;EN&quot; db-id=&quot;eewpvrzvv90p50es92rxffvddevrzw0ftvr5&quot;&gt;51&lt;/key&gt;&lt;/record&gt;&lt;record&gt;&lt;key app=&quot;EN&quot; db-id=&quot;eewpvrzvv90p50es92rxffvddevrzw0ftvr5&quot;&gt;81&lt;/key&gt;&lt;/record&gt;&lt;record&gt;&lt;key app=&quot;EN&quot; db-id=&quot;eewpvrzvv90p50es92rxffvddevrzw0ftvr5&quot;&gt;84&lt;/key&gt;&lt;/record&gt;&lt;record&gt;&lt;key app=&quot;EN&quot; db-id=&quot;eewpvrzvv90p50es92rxffvddevrzw0ftvr5&quot;&gt;85&lt;/key&gt;&lt;/record&gt;&lt;record&gt;&lt;key app=&quot;EN&quot; db-id=&quot;eewpvrzvv90p50es92rxffvddevrzw0ftvr5&quot;&gt;92&lt;/key&gt;&lt;/record&gt;&lt;record&gt;&lt;key app=&quot;EN&quot; db-id=&quot;eewpvrzvv90p50es92rxffvddevrzw0ftvr5&quot;&gt;1&lt;/key&gt;&lt;/record&gt;&lt;record&gt;&lt;key app=&quot;EN&quot; db-id=&quot;eewpvrzvv90p50es92rxffvddevrzw0ftvr5&quot;&gt;17&lt;/key&gt;&lt;/record&gt;&lt;record&gt;&lt;key app=&quot;EN&quot; db-id=&quot;eewpvrzvv90p50es92rxffvddevrzw0ftvr5&quot;&gt;18&lt;/key&gt;&lt;/record&gt;&lt;record&gt;&lt;key app=&quot;EN&quot; db-id=&quot;eewpvrzvv90p50es92rxffvddevrzw0ftvr5&quot;&gt;93&lt;/key&gt;&lt;/record&gt;&lt;record&gt;&lt;key app=&quot;EN&quot; db-id=&quot;eewpvrzvv90p50es92rxffvddevrzw0ftvr5&quot;&gt;87&lt;/key&gt;&lt;/record&gt;&lt;record&gt;&lt;key app=&quot;EN&quot; db-id=&quot;eewpvrzvv90p50es92rxffvddevrzw0ftvr5&quot;&gt;12&lt;/key&gt;&lt;/record&gt;&lt;record&gt;&lt;key app=&quot;EN&quot; db-id=&quot;eewpvrzvv90p50es92rxffvddevrzw0ftvr5&quot;&gt;13&lt;/key&gt;&lt;/record&gt;&lt;record&gt;&lt;key app=&quot;EN&quot; db-id=&quot;eewpvrzvv90p50es92rxffvddevrzw0ftvr5&quot;&gt;88&lt;/key&gt;&lt;/record&gt;&lt;record&gt;&lt;key app=&quot;EN&quot; db-id=&quot;eewpvrzvv90p50es92rxffvddevrzw0ftvr5&quot;&gt;47&lt;/key&gt;&lt;/record&gt;&lt;record&gt;&lt;key app=&quot;EN&quot; db-id=&quot;eewpvrzvv90p50es92rxffvddevrzw0ftvr5&quot;&gt;89&lt;/key&gt;&lt;/record&gt;&lt;record&gt;&lt;key app=&quot;EN&quot; db-id=&quot;eewpvrzvv90p50es92rxffvddevrzw0ftvr5&quot;&gt;2&lt;/key&gt;&lt;/record&gt;&lt;record&gt;&lt;key app=&quot;EN&quot; db-id=&quot;eewpvrzvv90p50es92rxffvddevrzw0ftvr5&quot;&gt;90&lt;/key&gt;&lt;/record&gt;&lt;record&gt;&lt;key app=&quot;EN&quot; db-id=&quot;eewpvrzvv90p50es92rxffvddevrzw0ftvr5&quot;&gt;40&lt;/key&gt;&lt;/record&gt;&lt;record&gt;&lt;key app=&quot;EN&quot; db-id=&quot;eewpvrzvv90p50es92rxffvddevrzw0ftvr5&quot;&gt;41&lt;/key&gt;&lt;/record&gt;&lt;record&gt;&lt;key app=&quot;EN&quot; db-id=&quot;eewpvrzvv90p50es92rxffvddevrzw0ftvr5&quot;&gt;3&lt;/key&gt;&lt;/record&gt;&lt;record&gt;&lt;key app=&quot;EN&quot; db-id=&quot;eewpvrzvv90p50es92rxffvddevrzw0ftvr5&quot;&gt;54&lt;/key&gt;&lt;/record&gt;&lt;record&gt;&lt;key app=&quot;EN&quot; db-id=&quot;eewpvrzvv90p50es92rxffvddevrzw0ftvr5&quot;&gt;80&lt;/key&gt;&lt;/record&gt;&lt;record&gt;&lt;key app=&quot;EN&quot; db-id=&quot;eewpvrzvv90p50es92rxffvddevrzw0ftvr5&quot;&gt;75&lt;/key&gt;&lt;/record&gt;&lt;record&gt;&lt;key app=&quot;EN&quot; db-id=&quot;eewpvrzvv90p50es92rxffvddevrzw0ftvr5&quot;&gt;76&lt;/key&gt;&lt;/record&gt;&lt;record&gt;&lt;key app=&quot;EN&quot; db-id=&quot;eewpvrzvv90p50es92rxffvddevrzw0ftvr5&quot;&gt;27&lt;/key&gt;&lt;/record&gt;&lt;record&gt;&lt;key app=&quot;EN&quot; db-id=&quot;eewpvrzvv90p50es92rxffvddevrzw0ftvr5&quot;&gt;103&lt;/key&gt;&lt;/record&gt;&lt;record&gt;&lt;key app=&quot;EN&quot; db-id=&quot;eewpvrzvv90p50es92rxffvddevrzw0ftvr5&quot;&gt;28&lt;/key&gt;&lt;/record&gt;&lt;record&gt;&lt;key app=&quot;EN&quot; db-id=&quot;eewpvrzvv90p50es92rxffvddevrzw0ftvr5&quot;&gt;77&lt;/key&gt;&lt;/record&gt;&lt;record&gt;&lt;key app=&quot;EN&quot; db-id=&quot;eewpvrzvv90p50es92rxffvddevrzw0ftvr5&quot;&gt;78&lt;/key&gt;&lt;/record&gt;&lt;record&gt;&lt;key app=&quot;EN&quot; db-id=&quot;eewpvrzvv90p50es92rxffvddevrzw0ftvr5&quot;&gt;79&lt;/key&gt;&lt;/record&gt;&lt;record&gt;&lt;key app=&quot;EN&quot; db-id=&quot;eewpvrzvv90p50es92rxffvddevrzw0ftvr5&quot;&gt;4&lt;/key&gt;&lt;/record&gt;&lt;record&gt;&lt;key app=&quot;EN&quot; db-id=&quot;eewpvrzvv90p50es92rxffvddevrzw0ftvr5&quot;&gt;69&lt;/key&gt;&lt;/record&gt;&lt;record&gt;&lt;key app=&quot;EN&quot; db-id=&quot;eewpvrzvv90p50es92rxffvddevrzw0ftvr5&quot;&gt;72&lt;/key&gt;&lt;/record&gt;&lt;record&gt;&lt;key app=&quot;EN&quot; db-id=&quot;eewpvrzvv90p50es92rxffvddevrzw0ftvr5&quot;&gt;74&lt;/key&gt;&lt;/record&gt;&lt;record&gt;&lt;key app=&quot;EN&quot; db-id=&quot;eewpvrzvv90p50es92rxffvddevrzw0ftvr5&quot;&gt;55&lt;/key&gt;&lt;/record&gt;&lt;record&gt;&lt;key app=&quot;EN&quot; db-id=&quot;eewpvrzvv90p50es92rxffvddevrzw0ftvr5&quot;&gt;56&lt;/key&gt;&lt;/record&gt;&lt;record&gt;&lt;key app=&quot;EN&quot; db-id=&quot;eewpvrzvv90p50es92rxffvddevrzw0ftvr5&quot;&gt;57&lt;/key&gt;&lt;/record&gt;&lt;record&gt;&lt;key app=&quot;EN&quot; db-id=&quot;eewpvrzvv90p50es92rxffvddevrzw0ftvr5&quot;&gt;20&lt;/key&gt;&lt;/record&gt;&lt;record&gt;&lt;key app=&quot;EN&quot; db-id=&quot;eewpvrzvv90p50es92rxffvddevrzw0ftvr5&quot;&gt;19&lt;/key&gt;&lt;/record&gt;&lt;record&gt;&lt;key app=&quot;EN&quot; db-id=&quot;eewpvrzvv90p50es92rxffvddevrzw0ftvr5&quot;&gt;21&lt;/key&gt;&lt;/record&gt;&lt;record&gt;&lt;key app=&quot;EN&quot; db-id=&quot;eewpvrzvv90p50es92rxffvddevrzw0ftvr5&quot;&gt;100&lt;/key&gt;&lt;/record&gt;&lt;record&gt;&lt;key app=&quot;EN&quot; db-id=&quot;eewpvrzvv90p50es92rxffvddevrzw0ftvr5&quot;&gt;101&lt;/key&gt;&lt;/record&gt;&lt;record&gt;&lt;key app=&quot;EN&quot; db-id=&quot;eewpvrzvv90p50es92rxffvddevrzw0ftvr5&quot;&gt;5&lt;/key&gt;&lt;/record&gt;&lt;record&gt;&lt;key app=&quot;EN&quot; db-id=&quot;eewpvrzvv90p50es92rxffvddevrzw0ftvr5&quot;&gt;6&lt;/key&gt;&lt;/record&gt;&lt;record&gt;&lt;key app=&quot;EN&quot; db-id=&quot;eewpvrzvv90p50es92rxffvddevrzw0ftvr5&quot;&gt;7&lt;/key&gt;&lt;/record&gt;&lt;record&gt;&lt;key app=&quot;EN&quot; db-id=&quot;eewpvrzvv90p50es92rxffvddevrzw0ftvr5&quot;&gt;52&lt;/key&gt;&lt;/record&gt;&lt;record&gt;&lt;key app=&quot;EN&quot; db-id=&quot;eewpvrzvv90p50es92rxffvddevrzw0ftvr5&quot;&gt;53&lt;/key&gt;&lt;/record&gt;&lt;record&gt;&lt;key app=&quot;EN&quot; db-id=&quot;eewpvrzvv90p50es92rxffvddevrzw0ftvr5&quot;&gt;99&lt;/key&gt;&lt;/record&gt;&lt;record&gt;&lt;key app=&quot;EN&quot; db-id=&quot;eewpvrzvv90p50es92rxffvddevrzw0ftvr5&quot;&gt;9&lt;/key&gt;&lt;/record&gt;&lt;record&gt;&lt;key app=&quot;EN&quot; db-id=&quot;eewpvrzvv90p50es92rxffvddevrzw0ftvr5&quot;&gt;10&lt;/key&gt;&lt;/record&gt;&lt;record&gt;&lt;key app=&quot;EN&quot; db-id=&quot;eewpvrzvv90p50es92rxffvddevrzw0ftvr5&quot;&gt;11&lt;/key&gt;&lt;/record&gt;&lt;record&gt;&lt;key app=&quot;EN&quot; db-id=&quot;eewpvrzvv90p50es92rxffvddevrzw0ftvr5&quot;&gt;16&lt;/key&gt;&lt;/record&gt;&lt;record&gt;&lt;key app=&quot;EN&quot; db-id=&quot;eewpvrzvv90p50es92rxffvddevrzw0ftvr5&quot;&gt;44&lt;/key&gt;&lt;/record&gt;&lt;record&gt;&lt;key app=&quot;EN&quot; db-id=&quot;eewpvrzvv90p50es92rxffvddevrzw0ftvr5&quot;&gt;45&lt;/key&gt;&lt;/record&gt;&lt;record&gt;&lt;key app=&quot;EN&quot; db-id=&quot;eewpvrzvv90p50es92rxffvddevrzw0ftvr5&quot;&gt;46&lt;/key&gt;&lt;/record&gt;&lt;record&gt;&lt;key app=&quot;EN&quot; db-id=&quot;eewpvrzvv90p50es92rxffvddevrzw0ftvr5&quot;&gt;14&lt;/key&gt;&lt;/record&gt;&lt;record&gt;&lt;key app=&quot;EN&quot; db-id=&quot;eewpvrzvv90p50es92rxffvddevrzw0ftvr5&quot;&gt;15&lt;/key&gt;&lt;/record&gt;&lt;record&gt;&lt;key app=&quot;EN&quot; db-id=&quot;eewpvrzvv90p50es92rxffvddevrzw0ftvr5&quot;&gt;48&lt;/key&gt;&lt;/record&gt;&lt;record&gt;&lt;key app=&quot;EN&quot; db-id=&quot;eewpvrzvv90p50es92rxffvddevrzw0ftvr5&quot;&gt;29&lt;/key&gt;&lt;/record&gt;&lt;record&gt;&lt;key app=&quot;EN&quot; db-id=&quot;eewpvrzvv90p50es92rxffvddevrzw0ftvr5&quot;&gt;25&lt;/key&gt;&lt;/record&gt;&lt;record&gt;&lt;key app=&quot;EN&quot; db-id=&quot;eewpvrzvv90p50es92rxffvddevrzw0ftvr5&quot;&gt;102&lt;/key&gt;&lt;/record&gt;&lt;record&gt;&lt;key app=&quot;EN&quot; db-id=&quot;eewpvrzvv90p50es92rxffvddevrzw0ftvr5&quot;&gt;26&lt;/key&gt;&lt;/record&gt;&lt;record&gt;&lt;key app=&quot;EN&quot; db-id=&quot;eewpvrzvv90p50es92rxffvddevrzw0ftvr5&quot;&gt;43&lt;/key&gt;&lt;/record&gt;&lt;record&gt;&lt;key app=&quot;EN&quot; db-id=&quot;eewpvrzvv90p50es92rxffvddevrzw0ftvr5&quot;&gt;82&lt;/key&gt;&lt;/record&gt;&lt;record&gt;&lt;key app=&quot;EN&quot; db-id=&quot;eewpvrzvv90p50es92rxffvddevrzw0ftvr5&quot;&gt;83&lt;/key&gt;&lt;/record&gt;&lt;record&gt;&lt;key app=&quot;EN&quot; db-id=&quot;eewpvrzvv90p50es92rxffvddevrzw0ftvr5&quot;&gt;34&lt;/key&gt;&lt;/record&gt;&lt;record&gt;&lt;key app=&quot;EN&quot; db-id=&quot;eewpvrzvv90p50es92rxffvddevrzw0ftvr5&quot;&gt;35&lt;/key&gt;&lt;/record&gt;&lt;record&gt;&lt;key app=&quot;EN&quot; db-id=&quot;eewpvrzvv90p50es92rxffvddevrzw0ftvr5&quot;&gt;73&lt;/key&gt;&lt;/record&gt;&lt;record&gt;&lt;key app=&quot;EN&quot; db-id=&quot;eewpvrzvv90p50es92rxffvddevrzw0ftvr5&quot;&gt;33&lt;/key&gt;&lt;/record&gt;&lt;record&gt;&lt;key app=&quot;EN&quot; db-id=&quot;eewpvrzvv90p50es92rxffvddevrzw0ftvr5&quot;&gt;30&lt;/key&gt;&lt;/record&gt;&lt;record&gt;&lt;key app=&quot;EN&quot; db-id=&quot;eewpvrzvv90p50es92rxffvddevrzw0ftvr5&quot;&gt;32&lt;/key&gt;&lt;/record&gt;&lt;record&gt;&lt;key app=&quot;EN&quot; db-id=&quot;eewpvrzvv90p50es92rxffvddevrzw0ftvr5&quot;&gt;37&lt;/key&gt;&lt;/record&gt;&lt;record&gt;&lt;key app=&quot;EN&quot; db-id=&quot;eewpvrzvv90p50es92rxffvddevrzw0ftvr5&quot;&gt;38&lt;/key&gt;&lt;/record&gt;&lt;record&gt;&lt;key app=&quot;EN&quot; db-id=&quot;eewpvrzvv90p50es92rxffvddevrzw0ftvr5&quot;&gt;39&lt;/key&gt;&lt;/record&gt;&lt;record&gt;&lt;key app=&quot;EN&quot; db-id=&quot;eewpvrzvv90p50es92rxffvddevrzw0ftvr5&quot;&gt;70&lt;/key&gt;&lt;/record&gt;&lt;record&gt;&lt;key app=&quot;EN&quot; db-id=&quot;eewpvrzvv90p50es92rxffvddevrzw0ftvr5&quot;&gt;59&lt;/key&gt;&lt;/record&gt;&lt;record&gt;&lt;key app=&quot;EN&quot; db-id=&quot;eewpvrzvv90p50es92rxffvddevrzw0ftvr5&quot;&gt;60&lt;/key&gt;&lt;/record&gt;&lt;record&gt;&lt;key app=&quot;EN&quot; db-id=&quot;eewpvrzvv90p50es92rxffvddevrzw0ftvr5&quot;&gt;61&lt;/key&gt;&lt;/record&gt;&lt;record&gt;&lt;key app=&quot;EN&quot; db-id=&quot;eewpvrzvv90p50es92rxffvddevrzw0ftvr5&quot;&gt;62&lt;/key&gt;&lt;/record&gt;&lt;record&gt;&lt;key app=&quot;EN&quot; db-id=&quot;eewpvrzvv90p50es92rxffvddevrzw0ftvr5&quot;&gt;63&lt;/key&gt;&lt;/record&gt;&lt;record&gt;&lt;key app=&quot;EN&quot; db-id=&quot;eewpvrzvv90p50es92rxffvddevrzw0ftvr5&quot;&gt;64&lt;/key&gt;&lt;/record&gt;&lt;record&gt;&lt;key app=&quot;EN&quot; db-id=&quot;eewpvrzvv90p50es92rxffvddevrzw0ftvr5&quot;&gt;66&lt;/key&gt;&lt;/record&gt;&lt;record&gt;&lt;key app=&quot;EN&quot; db-id=&quot;eewpvrzvv90p50es92rxffvddevrzw0ftvr5&quot;&gt;67&lt;/key&gt;&lt;/record&gt;&lt;record&gt;&lt;key app=&quot;EN&quot; db-id=&quot;eewpvrzvv90p50es92rxffvddevrzw0ftvr5&quot;&gt;68&lt;/key&gt;&lt;/record&gt;&lt;record&gt;&lt;key app=&quot;EN&quot; db-id=&quot;eewpvrzvv90p50es92rxffvddevrzw0ftvr5&quot;&gt;71&lt;/key&gt;&lt;/record&gt;&lt;record&gt;&lt;key app=&quot;EN&quot; db-id=&quot;eewpvrzvv90p50es92rxffvddevrzw0ftvr5&quot;&gt;104&lt;/key&gt;&lt;/record&gt;&lt;record&gt;&lt;key app=&quot;EN&quot; db-id=&quot;eewpvrzvv90p50es92rxffvddevrzw0ftvr5&quot;&gt;94&lt;/key&gt;&lt;/record&gt;&lt;record&gt;&lt;key app=&quot;EN&quot; db-id=&quot;eewpvrzvv90p50es92rxffvddevrzw0ftvr5&quot;&gt;95&lt;/key&gt;&lt;/record&gt;&lt;record&gt;&lt;key app=&quot;EN&quot; db-id=&quot;eewpvrzvv90p50es92rxffvddevrzw0ftvr5&quot;&gt;105&lt;/key&gt;&lt;/record&gt;&lt;record&gt;&lt;key app=&quot;EN&quot; db-id=&quot;eewpvrzvv90p50es92rxffvddevrzw0ftvr5&quot;&gt;96&lt;/key&gt;&lt;/record&gt;&lt;record&gt;&lt;key app=&quot;EN&quot; db-id=&quot;eewpvrzvv90p50es92rxffvddevrzw0ftvr5&quot;&gt;97&lt;/key&gt;&lt;/record&gt;&lt;record&gt;&lt;key app=&quot;EN&quot; db-id=&quot;eewpvrzvv90p50es92rxffvddevrzw0ftvr5&quot;&gt;98&lt;/key&gt;&lt;/record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VancouverNumber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260088"/>
    <w:rsid w:val="000007AE"/>
    <w:rsid w:val="00001A0D"/>
    <w:rsid w:val="00012943"/>
    <w:rsid w:val="00012F92"/>
    <w:rsid w:val="00015A3F"/>
    <w:rsid w:val="000169E4"/>
    <w:rsid w:val="00017619"/>
    <w:rsid w:val="00017854"/>
    <w:rsid w:val="00022E1E"/>
    <w:rsid w:val="0002535D"/>
    <w:rsid w:val="0002560E"/>
    <w:rsid w:val="00025EED"/>
    <w:rsid w:val="000334E0"/>
    <w:rsid w:val="00040EB6"/>
    <w:rsid w:val="00043D54"/>
    <w:rsid w:val="0004577B"/>
    <w:rsid w:val="000461E6"/>
    <w:rsid w:val="00046366"/>
    <w:rsid w:val="00054CE6"/>
    <w:rsid w:val="000562FE"/>
    <w:rsid w:val="0005682C"/>
    <w:rsid w:val="00056C07"/>
    <w:rsid w:val="00061EDA"/>
    <w:rsid w:val="00062B7A"/>
    <w:rsid w:val="00063FC3"/>
    <w:rsid w:val="000663DD"/>
    <w:rsid w:val="000665FB"/>
    <w:rsid w:val="00067057"/>
    <w:rsid w:val="000676CD"/>
    <w:rsid w:val="00070166"/>
    <w:rsid w:val="0007042F"/>
    <w:rsid w:val="00071B43"/>
    <w:rsid w:val="000729CC"/>
    <w:rsid w:val="000733FF"/>
    <w:rsid w:val="00073AEB"/>
    <w:rsid w:val="00073EDF"/>
    <w:rsid w:val="000740EB"/>
    <w:rsid w:val="00075075"/>
    <w:rsid w:val="0007544A"/>
    <w:rsid w:val="00076832"/>
    <w:rsid w:val="000775BB"/>
    <w:rsid w:val="000829AC"/>
    <w:rsid w:val="00082BBF"/>
    <w:rsid w:val="00085091"/>
    <w:rsid w:val="00085781"/>
    <w:rsid w:val="00086F7C"/>
    <w:rsid w:val="000916CD"/>
    <w:rsid w:val="00094D11"/>
    <w:rsid w:val="00094EE9"/>
    <w:rsid w:val="000A26DD"/>
    <w:rsid w:val="000A4048"/>
    <w:rsid w:val="000A5902"/>
    <w:rsid w:val="000A7336"/>
    <w:rsid w:val="000A77FB"/>
    <w:rsid w:val="000B0D7E"/>
    <w:rsid w:val="000B51D1"/>
    <w:rsid w:val="000B5F53"/>
    <w:rsid w:val="000B7554"/>
    <w:rsid w:val="000B7977"/>
    <w:rsid w:val="000C00FF"/>
    <w:rsid w:val="000C0EB1"/>
    <w:rsid w:val="000C29F3"/>
    <w:rsid w:val="000C4E80"/>
    <w:rsid w:val="000C5935"/>
    <w:rsid w:val="000C594B"/>
    <w:rsid w:val="000D5DE6"/>
    <w:rsid w:val="000E224E"/>
    <w:rsid w:val="000E306E"/>
    <w:rsid w:val="000E5696"/>
    <w:rsid w:val="000E7C30"/>
    <w:rsid w:val="000F08A8"/>
    <w:rsid w:val="000F25CF"/>
    <w:rsid w:val="000F4DD3"/>
    <w:rsid w:val="000F52DF"/>
    <w:rsid w:val="000F7F8B"/>
    <w:rsid w:val="0010012C"/>
    <w:rsid w:val="001038A4"/>
    <w:rsid w:val="00103E1F"/>
    <w:rsid w:val="001046DA"/>
    <w:rsid w:val="001064BB"/>
    <w:rsid w:val="001149E6"/>
    <w:rsid w:val="00115E7C"/>
    <w:rsid w:val="0011739A"/>
    <w:rsid w:val="001176CD"/>
    <w:rsid w:val="001202D7"/>
    <w:rsid w:val="00121431"/>
    <w:rsid w:val="0012227F"/>
    <w:rsid w:val="001235C0"/>
    <w:rsid w:val="00123BAD"/>
    <w:rsid w:val="00123D16"/>
    <w:rsid w:val="001249A8"/>
    <w:rsid w:val="00127D74"/>
    <w:rsid w:val="00132E15"/>
    <w:rsid w:val="00132E61"/>
    <w:rsid w:val="0013402A"/>
    <w:rsid w:val="001344C0"/>
    <w:rsid w:val="00135A1D"/>
    <w:rsid w:val="00135A41"/>
    <w:rsid w:val="00140613"/>
    <w:rsid w:val="00141CBA"/>
    <w:rsid w:val="00141E73"/>
    <w:rsid w:val="00142872"/>
    <w:rsid w:val="00143BBE"/>
    <w:rsid w:val="00144F93"/>
    <w:rsid w:val="0014595E"/>
    <w:rsid w:val="00147D7A"/>
    <w:rsid w:val="001501B8"/>
    <w:rsid w:val="001518BC"/>
    <w:rsid w:val="00152A65"/>
    <w:rsid w:val="001536C8"/>
    <w:rsid w:val="0015503E"/>
    <w:rsid w:val="00156D1B"/>
    <w:rsid w:val="00160BBA"/>
    <w:rsid w:val="00164375"/>
    <w:rsid w:val="00164DA7"/>
    <w:rsid w:val="00165C65"/>
    <w:rsid w:val="00166408"/>
    <w:rsid w:val="00170442"/>
    <w:rsid w:val="00176ED3"/>
    <w:rsid w:val="001778E6"/>
    <w:rsid w:val="00181596"/>
    <w:rsid w:val="00185663"/>
    <w:rsid w:val="00190529"/>
    <w:rsid w:val="0019069B"/>
    <w:rsid w:val="0019084B"/>
    <w:rsid w:val="001915A3"/>
    <w:rsid w:val="001918A4"/>
    <w:rsid w:val="0019554C"/>
    <w:rsid w:val="0019566E"/>
    <w:rsid w:val="0019673E"/>
    <w:rsid w:val="001A1983"/>
    <w:rsid w:val="001A264C"/>
    <w:rsid w:val="001A5C45"/>
    <w:rsid w:val="001A6577"/>
    <w:rsid w:val="001B0C8A"/>
    <w:rsid w:val="001B2710"/>
    <w:rsid w:val="001B5917"/>
    <w:rsid w:val="001B6BC0"/>
    <w:rsid w:val="001B725B"/>
    <w:rsid w:val="001C0D65"/>
    <w:rsid w:val="001C3665"/>
    <w:rsid w:val="001D059E"/>
    <w:rsid w:val="001D28BF"/>
    <w:rsid w:val="001D452F"/>
    <w:rsid w:val="001D5289"/>
    <w:rsid w:val="001D59AD"/>
    <w:rsid w:val="001E0E12"/>
    <w:rsid w:val="001E5AAA"/>
    <w:rsid w:val="001E7D9C"/>
    <w:rsid w:val="001F34FB"/>
    <w:rsid w:val="00207E8C"/>
    <w:rsid w:val="00210546"/>
    <w:rsid w:val="00215C03"/>
    <w:rsid w:val="00216986"/>
    <w:rsid w:val="00216C4C"/>
    <w:rsid w:val="00216D1B"/>
    <w:rsid w:val="00220CED"/>
    <w:rsid w:val="00220E9E"/>
    <w:rsid w:val="0022101A"/>
    <w:rsid w:val="00221667"/>
    <w:rsid w:val="002229A4"/>
    <w:rsid w:val="002254DD"/>
    <w:rsid w:val="00230433"/>
    <w:rsid w:val="00230DA0"/>
    <w:rsid w:val="00230F07"/>
    <w:rsid w:val="00232BAC"/>
    <w:rsid w:val="00237023"/>
    <w:rsid w:val="00237580"/>
    <w:rsid w:val="002437F7"/>
    <w:rsid w:val="00246671"/>
    <w:rsid w:val="00246D77"/>
    <w:rsid w:val="0025192B"/>
    <w:rsid w:val="00257D3E"/>
    <w:rsid w:val="00260088"/>
    <w:rsid w:val="0026102F"/>
    <w:rsid w:val="0026166E"/>
    <w:rsid w:val="0026393A"/>
    <w:rsid w:val="00265AA4"/>
    <w:rsid w:val="002742C6"/>
    <w:rsid w:val="00274BDF"/>
    <w:rsid w:val="002754D1"/>
    <w:rsid w:val="00277DD0"/>
    <w:rsid w:val="00281AAB"/>
    <w:rsid w:val="00282437"/>
    <w:rsid w:val="0028632A"/>
    <w:rsid w:val="00287FB5"/>
    <w:rsid w:val="002908FE"/>
    <w:rsid w:val="00290B22"/>
    <w:rsid w:val="00290CC1"/>
    <w:rsid w:val="002929B3"/>
    <w:rsid w:val="00293F44"/>
    <w:rsid w:val="00294A2E"/>
    <w:rsid w:val="00294D82"/>
    <w:rsid w:val="002955D2"/>
    <w:rsid w:val="002965D0"/>
    <w:rsid w:val="00297BA5"/>
    <w:rsid w:val="002A08CA"/>
    <w:rsid w:val="002A1C43"/>
    <w:rsid w:val="002A2B3A"/>
    <w:rsid w:val="002A34D1"/>
    <w:rsid w:val="002A3AC7"/>
    <w:rsid w:val="002A6D41"/>
    <w:rsid w:val="002A7BF7"/>
    <w:rsid w:val="002B2581"/>
    <w:rsid w:val="002B25D7"/>
    <w:rsid w:val="002B374D"/>
    <w:rsid w:val="002B5277"/>
    <w:rsid w:val="002B5D2D"/>
    <w:rsid w:val="002B6C39"/>
    <w:rsid w:val="002C0A5B"/>
    <w:rsid w:val="002C1961"/>
    <w:rsid w:val="002C4287"/>
    <w:rsid w:val="002C5049"/>
    <w:rsid w:val="002C69EE"/>
    <w:rsid w:val="002C7442"/>
    <w:rsid w:val="002D044A"/>
    <w:rsid w:val="002D189D"/>
    <w:rsid w:val="002D2359"/>
    <w:rsid w:val="002D2C78"/>
    <w:rsid w:val="002D323E"/>
    <w:rsid w:val="002D3E1E"/>
    <w:rsid w:val="002D4FF7"/>
    <w:rsid w:val="002D6A3A"/>
    <w:rsid w:val="002E095A"/>
    <w:rsid w:val="002E24D0"/>
    <w:rsid w:val="002E694C"/>
    <w:rsid w:val="002E7C0F"/>
    <w:rsid w:val="002F0387"/>
    <w:rsid w:val="002F120E"/>
    <w:rsid w:val="002F2724"/>
    <w:rsid w:val="002F4EC8"/>
    <w:rsid w:val="002F5E69"/>
    <w:rsid w:val="00301328"/>
    <w:rsid w:val="0030206C"/>
    <w:rsid w:val="003024F4"/>
    <w:rsid w:val="003033D2"/>
    <w:rsid w:val="00306A6C"/>
    <w:rsid w:val="0030759F"/>
    <w:rsid w:val="003105B8"/>
    <w:rsid w:val="003151EF"/>
    <w:rsid w:val="00315820"/>
    <w:rsid w:val="003201AA"/>
    <w:rsid w:val="00322BC8"/>
    <w:rsid w:val="00323BC5"/>
    <w:rsid w:val="00325801"/>
    <w:rsid w:val="00325B06"/>
    <w:rsid w:val="00333D80"/>
    <w:rsid w:val="00334415"/>
    <w:rsid w:val="0033476B"/>
    <w:rsid w:val="00334B40"/>
    <w:rsid w:val="003354CF"/>
    <w:rsid w:val="00335CAE"/>
    <w:rsid w:val="003370D4"/>
    <w:rsid w:val="003400B3"/>
    <w:rsid w:val="003405FD"/>
    <w:rsid w:val="00340C56"/>
    <w:rsid w:val="00344925"/>
    <w:rsid w:val="00347F4D"/>
    <w:rsid w:val="00351769"/>
    <w:rsid w:val="00352D95"/>
    <w:rsid w:val="00353C83"/>
    <w:rsid w:val="003546B5"/>
    <w:rsid w:val="00354C51"/>
    <w:rsid w:val="00360953"/>
    <w:rsid w:val="00361446"/>
    <w:rsid w:val="00363092"/>
    <w:rsid w:val="003674D7"/>
    <w:rsid w:val="0037124D"/>
    <w:rsid w:val="00371683"/>
    <w:rsid w:val="0037384E"/>
    <w:rsid w:val="0037598D"/>
    <w:rsid w:val="00376C22"/>
    <w:rsid w:val="00381A32"/>
    <w:rsid w:val="00383B4B"/>
    <w:rsid w:val="00386149"/>
    <w:rsid w:val="0038632E"/>
    <w:rsid w:val="00386DC6"/>
    <w:rsid w:val="0039288C"/>
    <w:rsid w:val="003A1ADC"/>
    <w:rsid w:val="003A3C70"/>
    <w:rsid w:val="003A4DB9"/>
    <w:rsid w:val="003A5B45"/>
    <w:rsid w:val="003B1928"/>
    <w:rsid w:val="003B421D"/>
    <w:rsid w:val="003B4FF8"/>
    <w:rsid w:val="003C1C91"/>
    <w:rsid w:val="003C6E9C"/>
    <w:rsid w:val="003D1CE8"/>
    <w:rsid w:val="003D5E0F"/>
    <w:rsid w:val="003D770A"/>
    <w:rsid w:val="003D7DFD"/>
    <w:rsid w:val="003E3338"/>
    <w:rsid w:val="003E385A"/>
    <w:rsid w:val="003F09A9"/>
    <w:rsid w:val="003F2919"/>
    <w:rsid w:val="003F7827"/>
    <w:rsid w:val="00400295"/>
    <w:rsid w:val="00400D59"/>
    <w:rsid w:val="004015CC"/>
    <w:rsid w:val="00403F50"/>
    <w:rsid w:val="00404190"/>
    <w:rsid w:val="0041323A"/>
    <w:rsid w:val="00416A8E"/>
    <w:rsid w:val="00417AE7"/>
    <w:rsid w:val="00420080"/>
    <w:rsid w:val="0042062C"/>
    <w:rsid w:val="00421605"/>
    <w:rsid w:val="00421BDE"/>
    <w:rsid w:val="0042627B"/>
    <w:rsid w:val="00426B19"/>
    <w:rsid w:val="004308C1"/>
    <w:rsid w:val="00430F4D"/>
    <w:rsid w:val="00432013"/>
    <w:rsid w:val="004329CA"/>
    <w:rsid w:val="0043333C"/>
    <w:rsid w:val="004340E3"/>
    <w:rsid w:val="004342E5"/>
    <w:rsid w:val="00435B72"/>
    <w:rsid w:val="00437504"/>
    <w:rsid w:val="00440FC7"/>
    <w:rsid w:val="004427F5"/>
    <w:rsid w:val="00445708"/>
    <w:rsid w:val="0044608E"/>
    <w:rsid w:val="004474D4"/>
    <w:rsid w:val="00447B14"/>
    <w:rsid w:val="00450353"/>
    <w:rsid w:val="00452256"/>
    <w:rsid w:val="00452716"/>
    <w:rsid w:val="004576FB"/>
    <w:rsid w:val="00460DA4"/>
    <w:rsid w:val="00462754"/>
    <w:rsid w:val="004660F5"/>
    <w:rsid w:val="0046649A"/>
    <w:rsid w:val="004709B2"/>
    <w:rsid w:val="0047280F"/>
    <w:rsid w:val="00482CCF"/>
    <w:rsid w:val="00484B99"/>
    <w:rsid w:val="0048612B"/>
    <w:rsid w:val="00486D99"/>
    <w:rsid w:val="004879A4"/>
    <w:rsid w:val="00491CC4"/>
    <w:rsid w:val="00492949"/>
    <w:rsid w:val="00492FB7"/>
    <w:rsid w:val="00493F45"/>
    <w:rsid w:val="004970A6"/>
    <w:rsid w:val="004A0775"/>
    <w:rsid w:val="004A1F39"/>
    <w:rsid w:val="004A1F9F"/>
    <w:rsid w:val="004A330F"/>
    <w:rsid w:val="004A50EB"/>
    <w:rsid w:val="004A5DBB"/>
    <w:rsid w:val="004A7C71"/>
    <w:rsid w:val="004B0C63"/>
    <w:rsid w:val="004B2F21"/>
    <w:rsid w:val="004B4C51"/>
    <w:rsid w:val="004B514B"/>
    <w:rsid w:val="004C06A7"/>
    <w:rsid w:val="004C5D4C"/>
    <w:rsid w:val="004D1307"/>
    <w:rsid w:val="004D6D50"/>
    <w:rsid w:val="004D750D"/>
    <w:rsid w:val="004E285A"/>
    <w:rsid w:val="004E6F95"/>
    <w:rsid w:val="004F188C"/>
    <w:rsid w:val="004F3FE4"/>
    <w:rsid w:val="004F45D4"/>
    <w:rsid w:val="004F66D5"/>
    <w:rsid w:val="004F7A4F"/>
    <w:rsid w:val="00500CDB"/>
    <w:rsid w:val="00502BED"/>
    <w:rsid w:val="00503DC5"/>
    <w:rsid w:val="005052BC"/>
    <w:rsid w:val="00511E08"/>
    <w:rsid w:val="0051289D"/>
    <w:rsid w:val="005145D0"/>
    <w:rsid w:val="0052018A"/>
    <w:rsid w:val="00521B3D"/>
    <w:rsid w:val="0052295E"/>
    <w:rsid w:val="0052592C"/>
    <w:rsid w:val="00525B12"/>
    <w:rsid w:val="005275F0"/>
    <w:rsid w:val="0052789A"/>
    <w:rsid w:val="005306D9"/>
    <w:rsid w:val="00530E59"/>
    <w:rsid w:val="00531757"/>
    <w:rsid w:val="00531C43"/>
    <w:rsid w:val="00532E1C"/>
    <w:rsid w:val="00534C65"/>
    <w:rsid w:val="00535410"/>
    <w:rsid w:val="00536D9B"/>
    <w:rsid w:val="005409BB"/>
    <w:rsid w:val="005423A0"/>
    <w:rsid w:val="005428FA"/>
    <w:rsid w:val="0054382A"/>
    <w:rsid w:val="00543867"/>
    <w:rsid w:val="00544B17"/>
    <w:rsid w:val="005474D4"/>
    <w:rsid w:val="00550658"/>
    <w:rsid w:val="00556370"/>
    <w:rsid w:val="0055718A"/>
    <w:rsid w:val="00557195"/>
    <w:rsid w:val="00561BC8"/>
    <w:rsid w:val="00565E07"/>
    <w:rsid w:val="00566184"/>
    <w:rsid w:val="00566BCF"/>
    <w:rsid w:val="00567CEF"/>
    <w:rsid w:val="005720C1"/>
    <w:rsid w:val="00575385"/>
    <w:rsid w:val="005759D5"/>
    <w:rsid w:val="005826BA"/>
    <w:rsid w:val="00583AE1"/>
    <w:rsid w:val="00584035"/>
    <w:rsid w:val="0058461F"/>
    <w:rsid w:val="00585CCE"/>
    <w:rsid w:val="00585E3A"/>
    <w:rsid w:val="00586FD0"/>
    <w:rsid w:val="0059342C"/>
    <w:rsid w:val="00593B10"/>
    <w:rsid w:val="00594F0D"/>
    <w:rsid w:val="00597128"/>
    <w:rsid w:val="00597574"/>
    <w:rsid w:val="005A0B71"/>
    <w:rsid w:val="005A31C1"/>
    <w:rsid w:val="005A362D"/>
    <w:rsid w:val="005A65AB"/>
    <w:rsid w:val="005A7373"/>
    <w:rsid w:val="005B02FB"/>
    <w:rsid w:val="005B3A05"/>
    <w:rsid w:val="005B4574"/>
    <w:rsid w:val="005B5B80"/>
    <w:rsid w:val="005C1E28"/>
    <w:rsid w:val="005C1E7F"/>
    <w:rsid w:val="005D0796"/>
    <w:rsid w:val="005D1A87"/>
    <w:rsid w:val="005D2C19"/>
    <w:rsid w:val="005D5AAD"/>
    <w:rsid w:val="005D5B6E"/>
    <w:rsid w:val="005D60E9"/>
    <w:rsid w:val="005E06DA"/>
    <w:rsid w:val="005E0E19"/>
    <w:rsid w:val="005E3124"/>
    <w:rsid w:val="005F0A0A"/>
    <w:rsid w:val="005F4348"/>
    <w:rsid w:val="005F483A"/>
    <w:rsid w:val="005F487E"/>
    <w:rsid w:val="005F495B"/>
    <w:rsid w:val="005F6B4A"/>
    <w:rsid w:val="005F793B"/>
    <w:rsid w:val="00602F80"/>
    <w:rsid w:val="00610C75"/>
    <w:rsid w:val="0061252D"/>
    <w:rsid w:val="00622907"/>
    <w:rsid w:val="0062546C"/>
    <w:rsid w:val="00632BFF"/>
    <w:rsid w:val="00634985"/>
    <w:rsid w:val="00636A03"/>
    <w:rsid w:val="006401DC"/>
    <w:rsid w:val="00640A9E"/>
    <w:rsid w:val="00642D61"/>
    <w:rsid w:val="00656008"/>
    <w:rsid w:val="0065621F"/>
    <w:rsid w:val="0065640A"/>
    <w:rsid w:val="006577DA"/>
    <w:rsid w:val="006636C3"/>
    <w:rsid w:val="0066482E"/>
    <w:rsid w:val="00667F97"/>
    <w:rsid w:val="006700A8"/>
    <w:rsid w:val="00674317"/>
    <w:rsid w:val="00674923"/>
    <w:rsid w:val="00675CA9"/>
    <w:rsid w:val="006760B5"/>
    <w:rsid w:val="00676DE8"/>
    <w:rsid w:val="0068117A"/>
    <w:rsid w:val="00682375"/>
    <w:rsid w:val="006830BC"/>
    <w:rsid w:val="00684948"/>
    <w:rsid w:val="006871E7"/>
    <w:rsid w:val="00687A8D"/>
    <w:rsid w:val="00695716"/>
    <w:rsid w:val="00696B1E"/>
    <w:rsid w:val="00697196"/>
    <w:rsid w:val="006A2987"/>
    <w:rsid w:val="006A5196"/>
    <w:rsid w:val="006A569A"/>
    <w:rsid w:val="006A6906"/>
    <w:rsid w:val="006A7269"/>
    <w:rsid w:val="006B092A"/>
    <w:rsid w:val="006B65DA"/>
    <w:rsid w:val="006B6B55"/>
    <w:rsid w:val="006C062A"/>
    <w:rsid w:val="006C1378"/>
    <w:rsid w:val="006C2C5A"/>
    <w:rsid w:val="006C4514"/>
    <w:rsid w:val="006C4A07"/>
    <w:rsid w:val="006C5BDD"/>
    <w:rsid w:val="006C7A7D"/>
    <w:rsid w:val="006D11D4"/>
    <w:rsid w:val="006D3CEC"/>
    <w:rsid w:val="006D6569"/>
    <w:rsid w:val="006D7CE5"/>
    <w:rsid w:val="006E6294"/>
    <w:rsid w:val="006F3553"/>
    <w:rsid w:val="006F37EF"/>
    <w:rsid w:val="006F38A9"/>
    <w:rsid w:val="006F74E5"/>
    <w:rsid w:val="007020AB"/>
    <w:rsid w:val="00702168"/>
    <w:rsid w:val="00702569"/>
    <w:rsid w:val="00703563"/>
    <w:rsid w:val="0070379C"/>
    <w:rsid w:val="00703CB0"/>
    <w:rsid w:val="00704DB3"/>
    <w:rsid w:val="00706277"/>
    <w:rsid w:val="00706C74"/>
    <w:rsid w:val="00710172"/>
    <w:rsid w:val="0071249C"/>
    <w:rsid w:val="007144AA"/>
    <w:rsid w:val="0071797F"/>
    <w:rsid w:val="00720A03"/>
    <w:rsid w:val="00721A91"/>
    <w:rsid w:val="00722E09"/>
    <w:rsid w:val="007239B0"/>
    <w:rsid w:val="0072516F"/>
    <w:rsid w:val="00730014"/>
    <w:rsid w:val="00732557"/>
    <w:rsid w:val="0073340F"/>
    <w:rsid w:val="00735F20"/>
    <w:rsid w:val="00740D47"/>
    <w:rsid w:val="00741B75"/>
    <w:rsid w:val="007428C4"/>
    <w:rsid w:val="00744221"/>
    <w:rsid w:val="007448A3"/>
    <w:rsid w:val="0074748C"/>
    <w:rsid w:val="00753A5D"/>
    <w:rsid w:val="0075579B"/>
    <w:rsid w:val="0075692C"/>
    <w:rsid w:val="007572CC"/>
    <w:rsid w:val="00757934"/>
    <w:rsid w:val="00762368"/>
    <w:rsid w:val="0076336D"/>
    <w:rsid w:val="00763E72"/>
    <w:rsid w:val="0076540E"/>
    <w:rsid w:val="007674EE"/>
    <w:rsid w:val="007703CC"/>
    <w:rsid w:val="00772195"/>
    <w:rsid w:val="00773986"/>
    <w:rsid w:val="00774E09"/>
    <w:rsid w:val="0078056B"/>
    <w:rsid w:val="00782BAC"/>
    <w:rsid w:val="007831AD"/>
    <w:rsid w:val="007833A7"/>
    <w:rsid w:val="0078753F"/>
    <w:rsid w:val="007943C8"/>
    <w:rsid w:val="00795117"/>
    <w:rsid w:val="00795D20"/>
    <w:rsid w:val="00796811"/>
    <w:rsid w:val="007A047A"/>
    <w:rsid w:val="007A2458"/>
    <w:rsid w:val="007A5355"/>
    <w:rsid w:val="007A54B1"/>
    <w:rsid w:val="007A5975"/>
    <w:rsid w:val="007B2CF0"/>
    <w:rsid w:val="007B5FC1"/>
    <w:rsid w:val="007B6BB3"/>
    <w:rsid w:val="007B7524"/>
    <w:rsid w:val="007C0A5F"/>
    <w:rsid w:val="007C1546"/>
    <w:rsid w:val="007C1738"/>
    <w:rsid w:val="007C3AFB"/>
    <w:rsid w:val="007C52A5"/>
    <w:rsid w:val="007C5820"/>
    <w:rsid w:val="007C64EE"/>
    <w:rsid w:val="007C6A21"/>
    <w:rsid w:val="007C7BBF"/>
    <w:rsid w:val="007D4272"/>
    <w:rsid w:val="007D5C8E"/>
    <w:rsid w:val="007E0A08"/>
    <w:rsid w:val="007E1A96"/>
    <w:rsid w:val="007E50F4"/>
    <w:rsid w:val="007E59E1"/>
    <w:rsid w:val="007E5D53"/>
    <w:rsid w:val="007E72F8"/>
    <w:rsid w:val="007E7B6F"/>
    <w:rsid w:val="007F033C"/>
    <w:rsid w:val="007F068D"/>
    <w:rsid w:val="007F0763"/>
    <w:rsid w:val="007F0897"/>
    <w:rsid w:val="007F20E8"/>
    <w:rsid w:val="007F353B"/>
    <w:rsid w:val="00806951"/>
    <w:rsid w:val="00826898"/>
    <w:rsid w:val="00827C62"/>
    <w:rsid w:val="00830750"/>
    <w:rsid w:val="00832181"/>
    <w:rsid w:val="00832341"/>
    <w:rsid w:val="0083517C"/>
    <w:rsid w:val="0083562D"/>
    <w:rsid w:val="00835E2E"/>
    <w:rsid w:val="00837214"/>
    <w:rsid w:val="00840885"/>
    <w:rsid w:val="00840E56"/>
    <w:rsid w:val="00841890"/>
    <w:rsid w:val="00841A7E"/>
    <w:rsid w:val="00843AF6"/>
    <w:rsid w:val="00845E42"/>
    <w:rsid w:val="008509CA"/>
    <w:rsid w:val="00851F6F"/>
    <w:rsid w:val="00852535"/>
    <w:rsid w:val="0085439C"/>
    <w:rsid w:val="00860E60"/>
    <w:rsid w:val="00861241"/>
    <w:rsid w:val="00861686"/>
    <w:rsid w:val="00861A18"/>
    <w:rsid w:val="0086239F"/>
    <w:rsid w:val="00862C57"/>
    <w:rsid w:val="00863FF8"/>
    <w:rsid w:val="008650D1"/>
    <w:rsid w:val="00867EF9"/>
    <w:rsid w:val="0087063F"/>
    <w:rsid w:val="0087188C"/>
    <w:rsid w:val="00871F59"/>
    <w:rsid w:val="00873E10"/>
    <w:rsid w:val="00873F54"/>
    <w:rsid w:val="00874773"/>
    <w:rsid w:val="00874878"/>
    <w:rsid w:val="00874B76"/>
    <w:rsid w:val="00875A14"/>
    <w:rsid w:val="00875C58"/>
    <w:rsid w:val="008846B6"/>
    <w:rsid w:val="00886E36"/>
    <w:rsid w:val="00887460"/>
    <w:rsid w:val="00891258"/>
    <w:rsid w:val="00892071"/>
    <w:rsid w:val="00892AF2"/>
    <w:rsid w:val="0089410C"/>
    <w:rsid w:val="00894D3B"/>
    <w:rsid w:val="00895643"/>
    <w:rsid w:val="00897A91"/>
    <w:rsid w:val="008A351D"/>
    <w:rsid w:val="008A39B1"/>
    <w:rsid w:val="008A5D8D"/>
    <w:rsid w:val="008A6478"/>
    <w:rsid w:val="008A7BC2"/>
    <w:rsid w:val="008B039D"/>
    <w:rsid w:val="008B1DB2"/>
    <w:rsid w:val="008B680B"/>
    <w:rsid w:val="008B6970"/>
    <w:rsid w:val="008B7FB9"/>
    <w:rsid w:val="008C0970"/>
    <w:rsid w:val="008C0F80"/>
    <w:rsid w:val="008C4B63"/>
    <w:rsid w:val="008C5DDB"/>
    <w:rsid w:val="008D09A6"/>
    <w:rsid w:val="008D0B2A"/>
    <w:rsid w:val="008D3B14"/>
    <w:rsid w:val="008E3DB1"/>
    <w:rsid w:val="008E6C7E"/>
    <w:rsid w:val="008E7AD0"/>
    <w:rsid w:val="008F2E92"/>
    <w:rsid w:val="008F3664"/>
    <w:rsid w:val="008F65FD"/>
    <w:rsid w:val="00901098"/>
    <w:rsid w:val="0090269B"/>
    <w:rsid w:val="00905224"/>
    <w:rsid w:val="00906D7E"/>
    <w:rsid w:val="00907E0B"/>
    <w:rsid w:val="00912BF5"/>
    <w:rsid w:val="009150C1"/>
    <w:rsid w:val="00920169"/>
    <w:rsid w:val="00920BBB"/>
    <w:rsid w:val="009221F1"/>
    <w:rsid w:val="00923592"/>
    <w:rsid w:val="00924F4B"/>
    <w:rsid w:val="00925BBB"/>
    <w:rsid w:val="009264EC"/>
    <w:rsid w:val="009277E6"/>
    <w:rsid w:val="00927B72"/>
    <w:rsid w:val="00930ADC"/>
    <w:rsid w:val="009329C9"/>
    <w:rsid w:val="009348FB"/>
    <w:rsid w:val="00935C5B"/>
    <w:rsid w:val="00942BFE"/>
    <w:rsid w:val="0094346E"/>
    <w:rsid w:val="00944FF0"/>
    <w:rsid w:val="00945F4B"/>
    <w:rsid w:val="00946DAC"/>
    <w:rsid w:val="00950A8E"/>
    <w:rsid w:val="00950DE7"/>
    <w:rsid w:val="009539D4"/>
    <w:rsid w:val="009548AC"/>
    <w:rsid w:val="009549C2"/>
    <w:rsid w:val="009553AA"/>
    <w:rsid w:val="00964F87"/>
    <w:rsid w:val="009659F4"/>
    <w:rsid w:val="00977FAB"/>
    <w:rsid w:val="00981FD1"/>
    <w:rsid w:val="00984C4A"/>
    <w:rsid w:val="009867A0"/>
    <w:rsid w:val="00986DFF"/>
    <w:rsid w:val="009874CF"/>
    <w:rsid w:val="00991D00"/>
    <w:rsid w:val="00993963"/>
    <w:rsid w:val="0099540A"/>
    <w:rsid w:val="00995FAA"/>
    <w:rsid w:val="009975BD"/>
    <w:rsid w:val="009A031E"/>
    <w:rsid w:val="009A0629"/>
    <w:rsid w:val="009A0F9D"/>
    <w:rsid w:val="009A1650"/>
    <w:rsid w:val="009A252E"/>
    <w:rsid w:val="009A29E9"/>
    <w:rsid w:val="009A5935"/>
    <w:rsid w:val="009B02CE"/>
    <w:rsid w:val="009B16FA"/>
    <w:rsid w:val="009B3F06"/>
    <w:rsid w:val="009B5987"/>
    <w:rsid w:val="009B62B8"/>
    <w:rsid w:val="009B7853"/>
    <w:rsid w:val="009C10C4"/>
    <w:rsid w:val="009C1C34"/>
    <w:rsid w:val="009C20CD"/>
    <w:rsid w:val="009C3B2A"/>
    <w:rsid w:val="009C3E80"/>
    <w:rsid w:val="009C572E"/>
    <w:rsid w:val="009C5DF5"/>
    <w:rsid w:val="009D1F77"/>
    <w:rsid w:val="009D2E64"/>
    <w:rsid w:val="009D3C7A"/>
    <w:rsid w:val="009D707E"/>
    <w:rsid w:val="009D7615"/>
    <w:rsid w:val="009E2E64"/>
    <w:rsid w:val="009E331C"/>
    <w:rsid w:val="009E356A"/>
    <w:rsid w:val="009E5882"/>
    <w:rsid w:val="009E6862"/>
    <w:rsid w:val="009E6982"/>
    <w:rsid w:val="009F41C2"/>
    <w:rsid w:val="009F49F0"/>
    <w:rsid w:val="009F5A38"/>
    <w:rsid w:val="009F6F33"/>
    <w:rsid w:val="00A018A9"/>
    <w:rsid w:val="00A01E86"/>
    <w:rsid w:val="00A03E0A"/>
    <w:rsid w:val="00A046CB"/>
    <w:rsid w:val="00A0576D"/>
    <w:rsid w:val="00A06BA0"/>
    <w:rsid w:val="00A11D68"/>
    <w:rsid w:val="00A12433"/>
    <w:rsid w:val="00A155D9"/>
    <w:rsid w:val="00A20A38"/>
    <w:rsid w:val="00A2103F"/>
    <w:rsid w:val="00A2457F"/>
    <w:rsid w:val="00A258D9"/>
    <w:rsid w:val="00A267F3"/>
    <w:rsid w:val="00A30BE1"/>
    <w:rsid w:val="00A32EFA"/>
    <w:rsid w:val="00A349A6"/>
    <w:rsid w:val="00A35965"/>
    <w:rsid w:val="00A37CB0"/>
    <w:rsid w:val="00A37E44"/>
    <w:rsid w:val="00A4275B"/>
    <w:rsid w:val="00A44186"/>
    <w:rsid w:val="00A462D9"/>
    <w:rsid w:val="00A46E1A"/>
    <w:rsid w:val="00A52072"/>
    <w:rsid w:val="00A53104"/>
    <w:rsid w:val="00A53167"/>
    <w:rsid w:val="00A53C76"/>
    <w:rsid w:val="00A557C3"/>
    <w:rsid w:val="00A57071"/>
    <w:rsid w:val="00A57223"/>
    <w:rsid w:val="00A60673"/>
    <w:rsid w:val="00A61BD2"/>
    <w:rsid w:val="00A625F5"/>
    <w:rsid w:val="00A62684"/>
    <w:rsid w:val="00A6595D"/>
    <w:rsid w:val="00A65ADA"/>
    <w:rsid w:val="00A664EC"/>
    <w:rsid w:val="00A71704"/>
    <w:rsid w:val="00A772B4"/>
    <w:rsid w:val="00A81372"/>
    <w:rsid w:val="00A81882"/>
    <w:rsid w:val="00A8298C"/>
    <w:rsid w:val="00A8397F"/>
    <w:rsid w:val="00A84184"/>
    <w:rsid w:val="00A85E00"/>
    <w:rsid w:val="00A8683D"/>
    <w:rsid w:val="00A91E53"/>
    <w:rsid w:val="00A92C4B"/>
    <w:rsid w:val="00A94032"/>
    <w:rsid w:val="00A9795E"/>
    <w:rsid w:val="00AA1C31"/>
    <w:rsid w:val="00AA4D09"/>
    <w:rsid w:val="00AA7342"/>
    <w:rsid w:val="00AB347D"/>
    <w:rsid w:val="00AB543A"/>
    <w:rsid w:val="00AB79B4"/>
    <w:rsid w:val="00AB7C4B"/>
    <w:rsid w:val="00AC043B"/>
    <w:rsid w:val="00AC1B35"/>
    <w:rsid w:val="00AC33DA"/>
    <w:rsid w:val="00AC3D56"/>
    <w:rsid w:val="00AC52B3"/>
    <w:rsid w:val="00AC5D28"/>
    <w:rsid w:val="00AC758B"/>
    <w:rsid w:val="00AC797A"/>
    <w:rsid w:val="00AC7DE7"/>
    <w:rsid w:val="00AD253A"/>
    <w:rsid w:val="00AD2A6F"/>
    <w:rsid w:val="00AD4A3A"/>
    <w:rsid w:val="00AD7971"/>
    <w:rsid w:val="00AE0914"/>
    <w:rsid w:val="00AE0A25"/>
    <w:rsid w:val="00AE5ED8"/>
    <w:rsid w:val="00AE7556"/>
    <w:rsid w:val="00AF1936"/>
    <w:rsid w:val="00AF5DFF"/>
    <w:rsid w:val="00AF6609"/>
    <w:rsid w:val="00AF7C58"/>
    <w:rsid w:val="00B05236"/>
    <w:rsid w:val="00B153AB"/>
    <w:rsid w:val="00B16419"/>
    <w:rsid w:val="00B170D9"/>
    <w:rsid w:val="00B2084E"/>
    <w:rsid w:val="00B21A6A"/>
    <w:rsid w:val="00B265B0"/>
    <w:rsid w:val="00B273BA"/>
    <w:rsid w:val="00B33C75"/>
    <w:rsid w:val="00B369C2"/>
    <w:rsid w:val="00B377F6"/>
    <w:rsid w:val="00B409C5"/>
    <w:rsid w:val="00B42223"/>
    <w:rsid w:val="00B42C56"/>
    <w:rsid w:val="00B47BAB"/>
    <w:rsid w:val="00B5313F"/>
    <w:rsid w:val="00B56671"/>
    <w:rsid w:val="00B56B61"/>
    <w:rsid w:val="00B56D91"/>
    <w:rsid w:val="00B64EE0"/>
    <w:rsid w:val="00B65019"/>
    <w:rsid w:val="00B6766A"/>
    <w:rsid w:val="00B67E0B"/>
    <w:rsid w:val="00B7148E"/>
    <w:rsid w:val="00B71DF7"/>
    <w:rsid w:val="00B72490"/>
    <w:rsid w:val="00B72C66"/>
    <w:rsid w:val="00B73408"/>
    <w:rsid w:val="00B73916"/>
    <w:rsid w:val="00B73A74"/>
    <w:rsid w:val="00B73D4E"/>
    <w:rsid w:val="00B74D92"/>
    <w:rsid w:val="00B76ABA"/>
    <w:rsid w:val="00B85B03"/>
    <w:rsid w:val="00B86DDF"/>
    <w:rsid w:val="00B87D8F"/>
    <w:rsid w:val="00B92FF3"/>
    <w:rsid w:val="00BA08AD"/>
    <w:rsid w:val="00BA1798"/>
    <w:rsid w:val="00BA217A"/>
    <w:rsid w:val="00BA53AB"/>
    <w:rsid w:val="00BA7BA1"/>
    <w:rsid w:val="00BB25A2"/>
    <w:rsid w:val="00BB3AD4"/>
    <w:rsid w:val="00BB4A60"/>
    <w:rsid w:val="00BB74E7"/>
    <w:rsid w:val="00BC4FFB"/>
    <w:rsid w:val="00BC6961"/>
    <w:rsid w:val="00BC7A20"/>
    <w:rsid w:val="00BC7A57"/>
    <w:rsid w:val="00BD04AB"/>
    <w:rsid w:val="00BD0E85"/>
    <w:rsid w:val="00BD3E0B"/>
    <w:rsid w:val="00BD5D95"/>
    <w:rsid w:val="00BD682D"/>
    <w:rsid w:val="00BD7F39"/>
    <w:rsid w:val="00BE00A1"/>
    <w:rsid w:val="00BE0141"/>
    <w:rsid w:val="00BE1789"/>
    <w:rsid w:val="00BE47D8"/>
    <w:rsid w:val="00BE493F"/>
    <w:rsid w:val="00BE6E03"/>
    <w:rsid w:val="00BE7741"/>
    <w:rsid w:val="00BF1467"/>
    <w:rsid w:val="00BF19F6"/>
    <w:rsid w:val="00BF2283"/>
    <w:rsid w:val="00BF68DD"/>
    <w:rsid w:val="00BF7D8F"/>
    <w:rsid w:val="00C02DEC"/>
    <w:rsid w:val="00C05A0E"/>
    <w:rsid w:val="00C06788"/>
    <w:rsid w:val="00C12B3F"/>
    <w:rsid w:val="00C14A4E"/>
    <w:rsid w:val="00C167F0"/>
    <w:rsid w:val="00C238C4"/>
    <w:rsid w:val="00C25E7D"/>
    <w:rsid w:val="00C2761B"/>
    <w:rsid w:val="00C2790F"/>
    <w:rsid w:val="00C27CA7"/>
    <w:rsid w:val="00C27DF7"/>
    <w:rsid w:val="00C31AC1"/>
    <w:rsid w:val="00C349DC"/>
    <w:rsid w:val="00C35424"/>
    <w:rsid w:val="00C354E0"/>
    <w:rsid w:val="00C363B1"/>
    <w:rsid w:val="00C36803"/>
    <w:rsid w:val="00C37612"/>
    <w:rsid w:val="00C42084"/>
    <w:rsid w:val="00C433CE"/>
    <w:rsid w:val="00C44F02"/>
    <w:rsid w:val="00C47819"/>
    <w:rsid w:val="00C5017C"/>
    <w:rsid w:val="00C50C92"/>
    <w:rsid w:val="00C518E1"/>
    <w:rsid w:val="00C54334"/>
    <w:rsid w:val="00C54F41"/>
    <w:rsid w:val="00C55B84"/>
    <w:rsid w:val="00C56AD9"/>
    <w:rsid w:val="00C578F3"/>
    <w:rsid w:val="00C63F56"/>
    <w:rsid w:val="00C6483C"/>
    <w:rsid w:val="00C657B7"/>
    <w:rsid w:val="00C710BA"/>
    <w:rsid w:val="00C74C03"/>
    <w:rsid w:val="00C80F24"/>
    <w:rsid w:val="00C84536"/>
    <w:rsid w:val="00C86A8D"/>
    <w:rsid w:val="00C9165C"/>
    <w:rsid w:val="00C918F0"/>
    <w:rsid w:val="00C91F6F"/>
    <w:rsid w:val="00C92301"/>
    <w:rsid w:val="00C92C36"/>
    <w:rsid w:val="00C94D38"/>
    <w:rsid w:val="00C9698F"/>
    <w:rsid w:val="00C97383"/>
    <w:rsid w:val="00CA1979"/>
    <w:rsid w:val="00CA38CC"/>
    <w:rsid w:val="00CA624A"/>
    <w:rsid w:val="00CB0873"/>
    <w:rsid w:val="00CB112F"/>
    <w:rsid w:val="00CB2DC5"/>
    <w:rsid w:val="00CB78B2"/>
    <w:rsid w:val="00CB7FB2"/>
    <w:rsid w:val="00CC168A"/>
    <w:rsid w:val="00CC302D"/>
    <w:rsid w:val="00CC3BB9"/>
    <w:rsid w:val="00CC4FF3"/>
    <w:rsid w:val="00CC5471"/>
    <w:rsid w:val="00CC5BA1"/>
    <w:rsid w:val="00CD02C5"/>
    <w:rsid w:val="00CD1D15"/>
    <w:rsid w:val="00CD3B88"/>
    <w:rsid w:val="00CD6B2D"/>
    <w:rsid w:val="00CE04CB"/>
    <w:rsid w:val="00CE3F7B"/>
    <w:rsid w:val="00CE4130"/>
    <w:rsid w:val="00CE4141"/>
    <w:rsid w:val="00CE4249"/>
    <w:rsid w:val="00CE527B"/>
    <w:rsid w:val="00CE70AF"/>
    <w:rsid w:val="00CE78BF"/>
    <w:rsid w:val="00CF1E58"/>
    <w:rsid w:val="00CF2CC9"/>
    <w:rsid w:val="00CF3D22"/>
    <w:rsid w:val="00CF4205"/>
    <w:rsid w:val="00CF4530"/>
    <w:rsid w:val="00D04482"/>
    <w:rsid w:val="00D05AE7"/>
    <w:rsid w:val="00D060CA"/>
    <w:rsid w:val="00D07E14"/>
    <w:rsid w:val="00D10016"/>
    <w:rsid w:val="00D12C8C"/>
    <w:rsid w:val="00D15891"/>
    <w:rsid w:val="00D21533"/>
    <w:rsid w:val="00D219EB"/>
    <w:rsid w:val="00D22CB7"/>
    <w:rsid w:val="00D251E1"/>
    <w:rsid w:val="00D25E84"/>
    <w:rsid w:val="00D26CA2"/>
    <w:rsid w:val="00D26D8C"/>
    <w:rsid w:val="00D30A8A"/>
    <w:rsid w:val="00D33764"/>
    <w:rsid w:val="00D33B8B"/>
    <w:rsid w:val="00D33F86"/>
    <w:rsid w:val="00D35121"/>
    <w:rsid w:val="00D35E73"/>
    <w:rsid w:val="00D3717E"/>
    <w:rsid w:val="00D373D4"/>
    <w:rsid w:val="00D374C7"/>
    <w:rsid w:val="00D3763A"/>
    <w:rsid w:val="00D41E64"/>
    <w:rsid w:val="00D44867"/>
    <w:rsid w:val="00D45391"/>
    <w:rsid w:val="00D470D4"/>
    <w:rsid w:val="00D47A90"/>
    <w:rsid w:val="00D50D9A"/>
    <w:rsid w:val="00D52414"/>
    <w:rsid w:val="00D53D0D"/>
    <w:rsid w:val="00D5605B"/>
    <w:rsid w:val="00D5720E"/>
    <w:rsid w:val="00D60E80"/>
    <w:rsid w:val="00D60F2E"/>
    <w:rsid w:val="00D62D7E"/>
    <w:rsid w:val="00D6575B"/>
    <w:rsid w:val="00D65878"/>
    <w:rsid w:val="00D66219"/>
    <w:rsid w:val="00D6781D"/>
    <w:rsid w:val="00D71061"/>
    <w:rsid w:val="00D72892"/>
    <w:rsid w:val="00D7748A"/>
    <w:rsid w:val="00D809AE"/>
    <w:rsid w:val="00D87487"/>
    <w:rsid w:val="00D87BCA"/>
    <w:rsid w:val="00D91908"/>
    <w:rsid w:val="00DA692C"/>
    <w:rsid w:val="00DA6BCB"/>
    <w:rsid w:val="00DA6C65"/>
    <w:rsid w:val="00DB05E8"/>
    <w:rsid w:val="00DB2978"/>
    <w:rsid w:val="00DB4CBC"/>
    <w:rsid w:val="00DB55B4"/>
    <w:rsid w:val="00DB7008"/>
    <w:rsid w:val="00DC0A78"/>
    <w:rsid w:val="00DC1DCB"/>
    <w:rsid w:val="00DC1E3C"/>
    <w:rsid w:val="00DC75EA"/>
    <w:rsid w:val="00DD1A6E"/>
    <w:rsid w:val="00DD5773"/>
    <w:rsid w:val="00DD675A"/>
    <w:rsid w:val="00DD6A7F"/>
    <w:rsid w:val="00DE05BF"/>
    <w:rsid w:val="00DE0721"/>
    <w:rsid w:val="00DE18EF"/>
    <w:rsid w:val="00DE7ACE"/>
    <w:rsid w:val="00DF17B8"/>
    <w:rsid w:val="00DF2354"/>
    <w:rsid w:val="00DF2DEC"/>
    <w:rsid w:val="00DF2F97"/>
    <w:rsid w:val="00DF4D35"/>
    <w:rsid w:val="00DF54BA"/>
    <w:rsid w:val="00DF6CDA"/>
    <w:rsid w:val="00E00D76"/>
    <w:rsid w:val="00E01149"/>
    <w:rsid w:val="00E026C3"/>
    <w:rsid w:val="00E03037"/>
    <w:rsid w:val="00E036E1"/>
    <w:rsid w:val="00E03ABE"/>
    <w:rsid w:val="00E03EE6"/>
    <w:rsid w:val="00E04F65"/>
    <w:rsid w:val="00E053B9"/>
    <w:rsid w:val="00E069D8"/>
    <w:rsid w:val="00E07820"/>
    <w:rsid w:val="00E11178"/>
    <w:rsid w:val="00E123EA"/>
    <w:rsid w:val="00E137F9"/>
    <w:rsid w:val="00E13B00"/>
    <w:rsid w:val="00E15AE5"/>
    <w:rsid w:val="00E16B2E"/>
    <w:rsid w:val="00E25F9E"/>
    <w:rsid w:val="00E27A7B"/>
    <w:rsid w:val="00E3089A"/>
    <w:rsid w:val="00E30BAF"/>
    <w:rsid w:val="00E31718"/>
    <w:rsid w:val="00E31766"/>
    <w:rsid w:val="00E33256"/>
    <w:rsid w:val="00E35522"/>
    <w:rsid w:val="00E368F8"/>
    <w:rsid w:val="00E376BB"/>
    <w:rsid w:val="00E40C52"/>
    <w:rsid w:val="00E4209B"/>
    <w:rsid w:val="00E43B3C"/>
    <w:rsid w:val="00E45764"/>
    <w:rsid w:val="00E555A0"/>
    <w:rsid w:val="00E55ECF"/>
    <w:rsid w:val="00E57670"/>
    <w:rsid w:val="00E60EBD"/>
    <w:rsid w:val="00E61BEC"/>
    <w:rsid w:val="00E647E7"/>
    <w:rsid w:val="00E65195"/>
    <w:rsid w:val="00E701E2"/>
    <w:rsid w:val="00E7231C"/>
    <w:rsid w:val="00E7278C"/>
    <w:rsid w:val="00E736C1"/>
    <w:rsid w:val="00E75C48"/>
    <w:rsid w:val="00E75DCB"/>
    <w:rsid w:val="00E77637"/>
    <w:rsid w:val="00E825AC"/>
    <w:rsid w:val="00E856DF"/>
    <w:rsid w:val="00E87D3D"/>
    <w:rsid w:val="00E90F65"/>
    <w:rsid w:val="00E92B9A"/>
    <w:rsid w:val="00E94C6D"/>
    <w:rsid w:val="00E963B7"/>
    <w:rsid w:val="00EA2B9E"/>
    <w:rsid w:val="00EA4430"/>
    <w:rsid w:val="00EA6CC4"/>
    <w:rsid w:val="00EA7278"/>
    <w:rsid w:val="00EB11B8"/>
    <w:rsid w:val="00EB1391"/>
    <w:rsid w:val="00EB1B5D"/>
    <w:rsid w:val="00EB1FCB"/>
    <w:rsid w:val="00EB58BB"/>
    <w:rsid w:val="00EB6022"/>
    <w:rsid w:val="00EB6A56"/>
    <w:rsid w:val="00EC0150"/>
    <w:rsid w:val="00EC2BBD"/>
    <w:rsid w:val="00EC430A"/>
    <w:rsid w:val="00EC506D"/>
    <w:rsid w:val="00EC52FD"/>
    <w:rsid w:val="00EC7DD6"/>
    <w:rsid w:val="00EC7E97"/>
    <w:rsid w:val="00ED0ACA"/>
    <w:rsid w:val="00ED4E79"/>
    <w:rsid w:val="00ED5AEF"/>
    <w:rsid w:val="00EE0CAB"/>
    <w:rsid w:val="00EE337C"/>
    <w:rsid w:val="00EE465F"/>
    <w:rsid w:val="00EE473D"/>
    <w:rsid w:val="00EE4B6E"/>
    <w:rsid w:val="00EE4B82"/>
    <w:rsid w:val="00EF11A2"/>
    <w:rsid w:val="00EF45CC"/>
    <w:rsid w:val="00EF50AC"/>
    <w:rsid w:val="00F006FD"/>
    <w:rsid w:val="00F1458D"/>
    <w:rsid w:val="00F157C8"/>
    <w:rsid w:val="00F2202A"/>
    <w:rsid w:val="00F22623"/>
    <w:rsid w:val="00F24721"/>
    <w:rsid w:val="00F2645F"/>
    <w:rsid w:val="00F26D5A"/>
    <w:rsid w:val="00F3103E"/>
    <w:rsid w:val="00F32EE5"/>
    <w:rsid w:val="00F366AB"/>
    <w:rsid w:val="00F37198"/>
    <w:rsid w:val="00F41D7F"/>
    <w:rsid w:val="00F42955"/>
    <w:rsid w:val="00F462EA"/>
    <w:rsid w:val="00F50E44"/>
    <w:rsid w:val="00F51047"/>
    <w:rsid w:val="00F5222D"/>
    <w:rsid w:val="00F52AAD"/>
    <w:rsid w:val="00F616AC"/>
    <w:rsid w:val="00F64B2C"/>
    <w:rsid w:val="00F65164"/>
    <w:rsid w:val="00F66682"/>
    <w:rsid w:val="00F6728E"/>
    <w:rsid w:val="00F67BC8"/>
    <w:rsid w:val="00F704ED"/>
    <w:rsid w:val="00F70AB4"/>
    <w:rsid w:val="00F717A8"/>
    <w:rsid w:val="00F72335"/>
    <w:rsid w:val="00F732EC"/>
    <w:rsid w:val="00F734C3"/>
    <w:rsid w:val="00F75E9A"/>
    <w:rsid w:val="00F77CE5"/>
    <w:rsid w:val="00F81FFB"/>
    <w:rsid w:val="00F840DC"/>
    <w:rsid w:val="00F907A2"/>
    <w:rsid w:val="00F91DCB"/>
    <w:rsid w:val="00F961D8"/>
    <w:rsid w:val="00F96B2F"/>
    <w:rsid w:val="00FA00E3"/>
    <w:rsid w:val="00FA0949"/>
    <w:rsid w:val="00FA1DED"/>
    <w:rsid w:val="00FA5BC2"/>
    <w:rsid w:val="00FA6E9E"/>
    <w:rsid w:val="00FA7ED4"/>
    <w:rsid w:val="00FB50A1"/>
    <w:rsid w:val="00FB589F"/>
    <w:rsid w:val="00FB747D"/>
    <w:rsid w:val="00FC00B8"/>
    <w:rsid w:val="00FC1162"/>
    <w:rsid w:val="00FC3031"/>
    <w:rsid w:val="00FD5585"/>
    <w:rsid w:val="00FD5FFF"/>
    <w:rsid w:val="00FD70F6"/>
    <w:rsid w:val="00FE1D62"/>
    <w:rsid w:val="00FE255D"/>
    <w:rsid w:val="00FE3A81"/>
    <w:rsid w:val="00FE58B4"/>
    <w:rsid w:val="00FF041C"/>
    <w:rsid w:val="00FF12D7"/>
    <w:rsid w:val="00FF3B82"/>
    <w:rsid w:val="00FF59B5"/>
    <w:rsid w:val="00FF63A6"/>
    <w:rsid w:val="00FF735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07E0B"/>
  </w:style>
  <w:style w:type="paragraph" w:styleId="1">
    <w:name w:val="heading 1"/>
    <w:basedOn w:val="a"/>
    <w:next w:val="a"/>
    <w:link w:val="1Char"/>
    <w:uiPriority w:val="9"/>
    <w:qFormat/>
    <w:rsid w:val="00C9165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Char"/>
    <w:uiPriority w:val="34"/>
    <w:qFormat/>
    <w:rsid w:val="0037124D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482CC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Char">
    <w:name w:val="列出段落 Char"/>
    <w:basedOn w:val="a0"/>
    <w:link w:val="a3"/>
    <w:uiPriority w:val="34"/>
    <w:rsid w:val="00482CCF"/>
  </w:style>
  <w:style w:type="character" w:customStyle="1" w:styleId="EndNoteBibliographyTitleChar">
    <w:name w:val="EndNote Bibliography Title Char"/>
    <w:basedOn w:val="Char"/>
    <w:link w:val="EndNoteBibliographyTitle"/>
    <w:rsid w:val="00482CC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482CCF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Char"/>
    <w:link w:val="EndNoteBibliography"/>
    <w:rsid w:val="00482CCF"/>
    <w:rPr>
      <w:rFonts w:ascii="Calibri" w:hAnsi="Calibri"/>
      <w:noProof/>
      <w:lang w:val="en-US"/>
    </w:rPr>
  </w:style>
  <w:style w:type="character" w:styleId="a4">
    <w:name w:val="Hyperlink"/>
    <w:basedOn w:val="a0"/>
    <w:uiPriority w:val="99"/>
    <w:unhideWhenUsed/>
    <w:rsid w:val="00482CCF"/>
    <w:rPr>
      <w:color w:val="0563C1" w:themeColor="hyperlink"/>
      <w:u w:val="single"/>
    </w:rPr>
  </w:style>
  <w:style w:type="paragraph" w:styleId="a5">
    <w:name w:val="header"/>
    <w:basedOn w:val="a"/>
    <w:link w:val="Char0"/>
    <w:uiPriority w:val="99"/>
    <w:unhideWhenUsed/>
    <w:rsid w:val="007B5F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0">
    <w:name w:val="页眉 Char"/>
    <w:basedOn w:val="a0"/>
    <w:link w:val="a5"/>
    <w:uiPriority w:val="99"/>
    <w:rsid w:val="007B5FC1"/>
  </w:style>
  <w:style w:type="paragraph" w:styleId="a6">
    <w:name w:val="footer"/>
    <w:basedOn w:val="a"/>
    <w:link w:val="Char1"/>
    <w:uiPriority w:val="99"/>
    <w:unhideWhenUsed/>
    <w:rsid w:val="007B5F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1">
    <w:name w:val="页脚 Char"/>
    <w:basedOn w:val="a0"/>
    <w:link w:val="a6"/>
    <w:uiPriority w:val="99"/>
    <w:rsid w:val="007B5FC1"/>
  </w:style>
  <w:style w:type="character" w:customStyle="1" w:styleId="apple-converted-space">
    <w:name w:val="apple-converted-space"/>
    <w:basedOn w:val="a0"/>
    <w:rsid w:val="008E6C7E"/>
  </w:style>
  <w:style w:type="paragraph" w:styleId="a7">
    <w:name w:val="Normal (Web)"/>
    <w:basedOn w:val="a"/>
    <w:uiPriority w:val="99"/>
    <w:semiHidden/>
    <w:unhideWhenUsed/>
    <w:rsid w:val="008509CA"/>
    <w:rPr>
      <w:rFonts w:ascii="Times New Roman" w:hAnsi="Times New Roman" w:cs="Times New Roman"/>
      <w:sz w:val="24"/>
      <w:szCs w:val="24"/>
    </w:rPr>
  </w:style>
  <w:style w:type="paragraph" w:customStyle="1" w:styleId="EndNoteCategoryHeading">
    <w:name w:val="EndNote Category Heading"/>
    <w:basedOn w:val="a"/>
    <w:link w:val="EndNoteCategoryHeadingChar"/>
    <w:rsid w:val="00532E1C"/>
    <w:pPr>
      <w:spacing w:before="120" w:after="120"/>
    </w:pPr>
  </w:style>
  <w:style w:type="character" w:customStyle="1" w:styleId="EndNoteCategoryHeadingChar">
    <w:name w:val="EndNote Category Heading Char"/>
    <w:basedOn w:val="a0"/>
    <w:link w:val="EndNoteCategoryHeading"/>
    <w:rsid w:val="00532E1C"/>
  </w:style>
  <w:style w:type="paragraph" w:customStyle="1" w:styleId="EndNoteCategoryTitle">
    <w:name w:val="EndNote Category Title"/>
    <w:basedOn w:val="a"/>
    <w:link w:val="EndNoteCategoryTitleChar"/>
    <w:rsid w:val="00532E1C"/>
    <w:pPr>
      <w:spacing w:before="120" w:after="120"/>
      <w:jc w:val="center"/>
    </w:pPr>
  </w:style>
  <w:style w:type="character" w:customStyle="1" w:styleId="EndNoteCategoryTitleChar">
    <w:name w:val="EndNote Category Title Char"/>
    <w:basedOn w:val="a0"/>
    <w:link w:val="EndNoteCategoryTitle"/>
    <w:rsid w:val="00532E1C"/>
  </w:style>
  <w:style w:type="paragraph" w:styleId="a8">
    <w:name w:val="Balloon Text"/>
    <w:basedOn w:val="a"/>
    <w:link w:val="Char2"/>
    <w:uiPriority w:val="99"/>
    <w:semiHidden/>
    <w:unhideWhenUsed/>
    <w:rsid w:val="00F616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2">
    <w:name w:val="批注框文本 Char"/>
    <w:basedOn w:val="a0"/>
    <w:link w:val="a8"/>
    <w:uiPriority w:val="99"/>
    <w:semiHidden/>
    <w:rsid w:val="00F616AC"/>
    <w:rPr>
      <w:rFonts w:ascii="Segoe UI" w:hAnsi="Segoe UI" w:cs="Segoe UI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C9165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skypec2ctextspan">
    <w:name w:val="skype_c2c_text_span"/>
    <w:basedOn w:val="a0"/>
    <w:rsid w:val="00C518E1"/>
  </w:style>
  <w:style w:type="character" w:styleId="a9">
    <w:name w:val="annotation reference"/>
    <w:uiPriority w:val="99"/>
    <w:rsid w:val="00525B12"/>
    <w:rPr>
      <w:sz w:val="21"/>
      <w:szCs w:val="21"/>
    </w:rPr>
  </w:style>
  <w:style w:type="paragraph" w:styleId="aa">
    <w:name w:val="annotation text"/>
    <w:basedOn w:val="a"/>
    <w:link w:val="Char3"/>
    <w:uiPriority w:val="99"/>
    <w:rsid w:val="00525B12"/>
    <w:pPr>
      <w:widowControl w:val="0"/>
      <w:spacing w:after="0" w:line="240" w:lineRule="auto"/>
    </w:pPr>
    <w:rPr>
      <w:rFonts w:ascii="Times New Roman" w:eastAsia="宋体" w:hAnsi="Times New Roman" w:cs="Times New Roman"/>
      <w:kern w:val="2"/>
      <w:sz w:val="21"/>
      <w:szCs w:val="24"/>
      <w:lang w:val="en-US" w:eastAsia="zh-CN"/>
    </w:rPr>
  </w:style>
  <w:style w:type="character" w:customStyle="1" w:styleId="Char3">
    <w:name w:val="批注文字 Char"/>
    <w:basedOn w:val="a0"/>
    <w:link w:val="aa"/>
    <w:uiPriority w:val="99"/>
    <w:rsid w:val="00525B12"/>
    <w:rPr>
      <w:rFonts w:ascii="Times New Roman" w:eastAsia="宋体" w:hAnsi="Times New Roman" w:cs="Times New Roman"/>
      <w:kern w:val="2"/>
      <w:sz w:val="21"/>
      <w:szCs w:val="24"/>
      <w:lang w:val="en-US" w:eastAsia="zh-CN"/>
    </w:rPr>
  </w:style>
  <w:style w:type="paragraph" w:styleId="ab">
    <w:name w:val="annotation subject"/>
    <w:basedOn w:val="aa"/>
    <w:next w:val="aa"/>
    <w:link w:val="Char4"/>
    <w:uiPriority w:val="99"/>
    <w:semiHidden/>
    <w:unhideWhenUsed/>
    <w:rsid w:val="00525B12"/>
    <w:pPr>
      <w:widowControl/>
      <w:spacing w:after="160" w:line="259" w:lineRule="auto"/>
    </w:pPr>
    <w:rPr>
      <w:rFonts w:asciiTheme="minorHAnsi" w:eastAsiaTheme="minorEastAsia" w:hAnsiTheme="minorHAnsi" w:cstheme="minorBidi"/>
      <w:b/>
      <w:bCs/>
      <w:kern w:val="0"/>
      <w:sz w:val="22"/>
      <w:szCs w:val="22"/>
      <w:lang w:val="en-IN" w:eastAsia="en-US"/>
    </w:rPr>
  </w:style>
  <w:style w:type="character" w:customStyle="1" w:styleId="Char4">
    <w:name w:val="批注主题 Char"/>
    <w:basedOn w:val="Char3"/>
    <w:link w:val="ab"/>
    <w:uiPriority w:val="99"/>
    <w:semiHidden/>
    <w:rsid w:val="00525B12"/>
    <w:rPr>
      <w:rFonts w:ascii="Times New Roman" w:eastAsia="宋体" w:hAnsi="Times New Roman" w:cs="Times New Roman"/>
      <w:b/>
      <w:bCs/>
      <w:kern w:val="2"/>
      <w:sz w:val="21"/>
      <w:szCs w:val="24"/>
      <w:lang w:val="en-US" w:eastAsia="zh-CN"/>
    </w:rPr>
  </w:style>
  <w:style w:type="character" w:customStyle="1" w:styleId="highlight">
    <w:name w:val="highlight"/>
    <w:basedOn w:val="a0"/>
    <w:rsid w:val="006D6569"/>
  </w:style>
  <w:style w:type="table" w:styleId="ac">
    <w:name w:val="Table Grid"/>
    <w:basedOn w:val="a1"/>
    <w:uiPriority w:val="39"/>
    <w:rsid w:val="00E4209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07E0B"/>
  </w:style>
  <w:style w:type="paragraph" w:styleId="1">
    <w:name w:val="heading 1"/>
    <w:basedOn w:val="a"/>
    <w:next w:val="a"/>
    <w:link w:val="1Char"/>
    <w:uiPriority w:val="9"/>
    <w:qFormat/>
    <w:rsid w:val="00C9165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Char"/>
    <w:uiPriority w:val="34"/>
    <w:qFormat/>
    <w:rsid w:val="0037124D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482CC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Char">
    <w:name w:val="列出段落 Char"/>
    <w:basedOn w:val="a0"/>
    <w:link w:val="a3"/>
    <w:uiPriority w:val="34"/>
    <w:rsid w:val="00482CCF"/>
  </w:style>
  <w:style w:type="character" w:customStyle="1" w:styleId="EndNoteBibliographyTitleChar">
    <w:name w:val="EndNote Bibliography Title Char"/>
    <w:basedOn w:val="Char"/>
    <w:link w:val="EndNoteBibliographyTitle"/>
    <w:rsid w:val="00482CC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482CCF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Char"/>
    <w:link w:val="EndNoteBibliography"/>
    <w:rsid w:val="00482CCF"/>
    <w:rPr>
      <w:rFonts w:ascii="Calibri" w:hAnsi="Calibri"/>
      <w:noProof/>
      <w:lang w:val="en-US"/>
    </w:rPr>
  </w:style>
  <w:style w:type="character" w:styleId="a4">
    <w:name w:val="Hyperlink"/>
    <w:basedOn w:val="a0"/>
    <w:uiPriority w:val="99"/>
    <w:unhideWhenUsed/>
    <w:rsid w:val="00482CCF"/>
    <w:rPr>
      <w:color w:val="0563C1" w:themeColor="hyperlink"/>
      <w:u w:val="single"/>
    </w:rPr>
  </w:style>
  <w:style w:type="paragraph" w:styleId="a5">
    <w:name w:val="header"/>
    <w:basedOn w:val="a"/>
    <w:link w:val="Char0"/>
    <w:uiPriority w:val="99"/>
    <w:unhideWhenUsed/>
    <w:rsid w:val="007B5F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0">
    <w:name w:val="页眉 Char"/>
    <w:basedOn w:val="a0"/>
    <w:link w:val="a5"/>
    <w:uiPriority w:val="99"/>
    <w:rsid w:val="007B5FC1"/>
  </w:style>
  <w:style w:type="paragraph" w:styleId="a6">
    <w:name w:val="footer"/>
    <w:basedOn w:val="a"/>
    <w:link w:val="Char1"/>
    <w:uiPriority w:val="99"/>
    <w:unhideWhenUsed/>
    <w:rsid w:val="007B5F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1">
    <w:name w:val="页脚 Char"/>
    <w:basedOn w:val="a0"/>
    <w:link w:val="a6"/>
    <w:uiPriority w:val="99"/>
    <w:rsid w:val="007B5FC1"/>
  </w:style>
  <w:style w:type="character" w:customStyle="1" w:styleId="apple-converted-space">
    <w:name w:val="apple-converted-space"/>
    <w:basedOn w:val="a0"/>
    <w:rsid w:val="008E6C7E"/>
  </w:style>
  <w:style w:type="paragraph" w:styleId="a7">
    <w:name w:val="Normal (Web)"/>
    <w:basedOn w:val="a"/>
    <w:uiPriority w:val="99"/>
    <w:semiHidden/>
    <w:unhideWhenUsed/>
    <w:rsid w:val="008509CA"/>
    <w:rPr>
      <w:rFonts w:ascii="Times New Roman" w:hAnsi="Times New Roman" w:cs="Times New Roman"/>
      <w:sz w:val="24"/>
      <w:szCs w:val="24"/>
    </w:rPr>
  </w:style>
  <w:style w:type="paragraph" w:customStyle="1" w:styleId="EndNoteCategoryHeading">
    <w:name w:val="EndNote Category Heading"/>
    <w:basedOn w:val="a"/>
    <w:link w:val="EndNoteCategoryHeadingChar"/>
    <w:rsid w:val="00532E1C"/>
    <w:pPr>
      <w:spacing w:before="120" w:after="120"/>
    </w:pPr>
  </w:style>
  <w:style w:type="character" w:customStyle="1" w:styleId="EndNoteCategoryHeadingChar">
    <w:name w:val="EndNote Category Heading Char"/>
    <w:basedOn w:val="a0"/>
    <w:link w:val="EndNoteCategoryHeading"/>
    <w:rsid w:val="00532E1C"/>
  </w:style>
  <w:style w:type="paragraph" w:customStyle="1" w:styleId="EndNoteCategoryTitle">
    <w:name w:val="EndNote Category Title"/>
    <w:basedOn w:val="a"/>
    <w:link w:val="EndNoteCategoryTitleChar"/>
    <w:rsid w:val="00532E1C"/>
    <w:pPr>
      <w:spacing w:before="120" w:after="120"/>
      <w:jc w:val="center"/>
    </w:pPr>
  </w:style>
  <w:style w:type="character" w:customStyle="1" w:styleId="EndNoteCategoryTitleChar">
    <w:name w:val="EndNote Category Title Char"/>
    <w:basedOn w:val="a0"/>
    <w:link w:val="EndNoteCategoryTitle"/>
    <w:rsid w:val="00532E1C"/>
  </w:style>
  <w:style w:type="paragraph" w:styleId="a8">
    <w:name w:val="Balloon Text"/>
    <w:basedOn w:val="a"/>
    <w:link w:val="Char2"/>
    <w:uiPriority w:val="99"/>
    <w:semiHidden/>
    <w:unhideWhenUsed/>
    <w:rsid w:val="00F616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2">
    <w:name w:val="批注框文本 Char"/>
    <w:basedOn w:val="a0"/>
    <w:link w:val="a8"/>
    <w:uiPriority w:val="99"/>
    <w:semiHidden/>
    <w:rsid w:val="00F616AC"/>
    <w:rPr>
      <w:rFonts w:ascii="Segoe UI" w:hAnsi="Segoe UI" w:cs="Segoe UI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C9165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skypec2ctextspan">
    <w:name w:val="skype_c2c_text_span"/>
    <w:basedOn w:val="a0"/>
    <w:rsid w:val="00C518E1"/>
  </w:style>
  <w:style w:type="character" w:styleId="a9">
    <w:name w:val="annotation reference"/>
    <w:uiPriority w:val="99"/>
    <w:rsid w:val="00525B12"/>
    <w:rPr>
      <w:sz w:val="21"/>
      <w:szCs w:val="21"/>
    </w:rPr>
  </w:style>
  <w:style w:type="paragraph" w:styleId="aa">
    <w:name w:val="annotation text"/>
    <w:basedOn w:val="a"/>
    <w:link w:val="Char3"/>
    <w:uiPriority w:val="99"/>
    <w:rsid w:val="00525B12"/>
    <w:pPr>
      <w:widowControl w:val="0"/>
      <w:spacing w:after="0" w:line="240" w:lineRule="auto"/>
    </w:pPr>
    <w:rPr>
      <w:rFonts w:ascii="Times New Roman" w:eastAsia="宋体" w:hAnsi="Times New Roman" w:cs="Times New Roman"/>
      <w:kern w:val="2"/>
      <w:sz w:val="21"/>
      <w:szCs w:val="24"/>
      <w:lang w:val="en-US" w:eastAsia="zh-CN"/>
    </w:rPr>
  </w:style>
  <w:style w:type="character" w:customStyle="1" w:styleId="Char3">
    <w:name w:val="批注文字 Char"/>
    <w:basedOn w:val="a0"/>
    <w:link w:val="aa"/>
    <w:uiPriority w:val="99"/>
    <w:rsid w:val="00525B12"/>
    <w:rPr>
      <w:rFonts w:ascii="Times New Roman" w:eastAsia="宋体" w:hAnsi="Times New Roman" w:cs="Times New Roman"/>
      <w:kern w:val="2"/>
      <w:sz w:val="21"/>
      <w:szCs w:val="24"/>
      <w:lang w:val="en-US" w:eastAsia="zh-CN"/>
    </w:rPr>
  </w:style>
  <w:style w:type="paragraph" w:styleId="ab">
    <w:name w:val="annotation subject"/>
    <w:basedOn w:val="aa"/>
    <w:next w:val="aa"/>
    <w:link w:val="Char4"/>
    <w:uiPriority w:val="99"/>
    <w:semiHidden/>
    <w:unhideWhenUsed/>
    <w:rsid w:val="00525B12"/>
    <w:pPr>
      <w:widowControl/>
      <w:spacing w:after="160" w:line="259" w:lineRule="auto"/>
    </w:pPr>
    <w:rPr>
      <w:rFonts w:asciiTheme="minorHAnsi" w:eastAsiaTheme="minorEastAsia" w:hAnsiTheme="minorHAnsi" w:cstheme="minorBidi"/>
      <w:b/>
      <w:bCs/>
      <w:kern w:val="0"/>
      <w:sz w:val="22"/>
      <w:szCs w:val="22"/>
      <w:lang w:val="en-IN" w:eastAsia="en-US"/>
    </w:rPr>
  </w:style>
  <w:style w:type="character" w:customStyle="1" w:styleId="Char4">
    <w:name w:val="批注主题 Char"/>
    <w:basedOn w:val="Char3"/>
    <w:link w:val="ab"/>
    <w:uiPriority w:val="99"/>
    <w:semiHidden/>
    <w:rsid w:val="00525B12"/>
    <w:rPr>
      <w:rFonts w:ascii="Times New Roman" w:eastAsia="宋体" w:hAnsi="Times New Roman" w:cs="Times New Roman"/>
      <w:b/>
      <w:bCs/>
      <w:kern w:val="2"/>
      <w:sz w:val="21"/>
      <w:szCs w:val="24"/>
      <w:lang w:val="en-US" w:eastAsia="zh-CN"/>
    </w:rPr>
  </w:style>
  <w:style w:type="character" w:customStyle="1" w:styleId="highlight">
    <w:name w:val="highlight"/>
    <w:basedOn w:val="a0"/>
    <w:rsid w:val="006D6569"/>
  </w:style>
  <w:style w:type="table" w:styleId="ac">
    <w:name w:val="Table Grid"/>
    <w:basedOn w:val="a1"/>
    <w:uiPriority w:val="39"/>
    <w:rsid w:val="00E4209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22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3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3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8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6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65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85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59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4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6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1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6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2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8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67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6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1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7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0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0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5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16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05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8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42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89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18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4740405">
          <w:marLeft w:val="1296"/>
          <w:marRight w:val="0"/>
          <w:marTop w:val="125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134577">
          <w:marLeft w:val="706"/>
          <w:marRight w:val="0"/>
          <w:marTop w:val="144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035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93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08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1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7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61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13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362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80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hyperlink" Target="http://en.wikipedia.org/wiki/Fork_head_domain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hinarilogin.research4life.org/search?dc.title=CD4+T-cells&amp;facet-content-type=ReferenceWorkEntry&amp;sortOrder=relevance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BDD306-EE12-405A-B5AB-AB287026C4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3</Pages>
  <Words>18187</Words>
  <Characters>103669</Characters>
  <Application>Microsoft Office Word</Application>
  <DocSecurity>0</DocSecurity>
  <Lines>863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6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ny Vaio Pro</dc:creator>
  <cp:lastModifiedBy>WangJL</cp:lastModifiedBy>
  <cp:revision>4</cp:revision>
  <cp:lastPrinted>2015-05-28T07:06:00Z</cp:lastPrinted>
  <dcterms:created xsi:type="dcterms:W3CDTF">2015-07-17T20:00:00Z</dcterms:created>
  <dcterms:modified xsi:type="dcterms:W3CDTF">2015-07-22T05:55:00Z</dcterms:modified>
</cp:coreProperties>
</file>